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D48064" w14:textId="3FC88AD1" w:rsidR="002C397A" w:rsidRPr="009F39AE" w:rsidRDefault="004F7245">
      <w:pPr>
        <w:pStyle w:val="Heading1"/>
        <w:rPr>
          <w:lang w:val="it-IT"/>
        </w:rPr>
      </w:pPr>
      <w:bookmarkStart w:id="0" w:name="markdown-guidelines"/>
      <w:r w:rsidRPr="009F39AE">
        <w:rPr>
          <w:lang w:val="it-IT"/>
        </w:rPr>
        <w:t>Docx guidelines</w:t>
      </w:r>
      <w:bookmarkEnd w:id="0"/>
    </w:p>
    <w:p w14:paraId="7FBFDBB7" w14:textId="7D0917D0" w:rsidR="004F7245" w:rsidRPr="003C238D" w:rsidRDefault="007F1CA8" w:rsidP="004F7245">
      <w:pPr>
        <w:pStyle w:val="Heading2"/>
      </w:pPr>
      <w:bookmarkStart w:id="1" w:name="headers"/>
      <w:r w:rsidRPr="003C238D">
        <w:t>Styles</w:t>
      </w:r>
    </w:p>
    <w:p w14:paraId="104582E3" w14:textId="77777777" w:rsidR="003001DF" w:rsidRDefault="003001DF" w:rsidP="003001DF">
      <w:pPr>
        <w:pStyle w:val="BlockText"/>
        <w:keepNext/>
        <w:ind w:left="0"/>
      </w:pPr>
      <w:r>
        <w:rPr>
          <w:noProof/>
        </w:rPr>
        <w:drawing>
          <wp:inline distT="0" distB="0" distL="0" distR="0" wp14:anchorId="4958256C" wp14:editId="55A074D4">
            <wp:extent cx="2705100" cy="2286000"/>
            <wp:effectExtent l="0" t="0" r="0" b="0"/>
            <wp:docPr id="1" name="Picture 1" descr="An example alt tex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An example alt text.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5100" cy="22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BB04BF" w14:textId="488F5AE1" w:rsidR="003001DF" w:rsidRDefault="003001DF" w:rsidP="003001DF">
      <w:pPr>
        <w:pStyle w:val="Caption"/>
      </w:pPr>
      <w:bookmarkStart w:id="2" w:name="_Ref153802715"/>
      <w:bookmarkStart w:id="3" w:name="_Ref153802707"/>
      <w:r>
        <w:t xml:space="preserve">Figure </w:t>
      </w:r>
      <w:fldSimple w:instr=" SEQ Figure \* ARABIC ">
        <w:r w:rsidR="00AD67EA">
          <w:rPr>
            <w:noProof/>
          </w:rPr>
          <w:t>1</w:t>
        </w:r>
      </w:fldSimple>
      <w:bookmarkEnd w:id="2"/>
      <w:r>
        <w:t xml:space="preserve">. </w:t>
      </w:r>
      <w:bookmarkStart w:id="4" w:name="_Ref153802723"/>
      <w:r>
        <w:t>Example caption.</w:t>
      </w:r>
      <w:bookmarkEnd w:id="3"/>
      <w:bookmarkEnd w:id="4"/>
    </w:p>
    <w:p w14:paraId="02B1FBC4" w14:textId="0C2CBB06" w:rsidR="003001DF" w:rsidRDefault="003001DF" w:rsidP="003001DF">
      <w:pPr>
        <w:pStyle w:val="BodyText"/>
      </w:pPr>
      <w:r>
        <w:t>Cross-ref:</w:t>
      </w:r>
    </w:p>
    <w:p w14:paraId="011442A8" w14:textId="6552F729" w:rsidR="003001DF" w:rsidRPr="00433514" w:rsidRDefault="003001DF" w:rsidP="003001DF">
      <w:pPr>
        <w:pStyle w:val="BodyText"/>
        <w:numPr>
          <w:ilvl w:val="0"/>
          <w:numId w:val="25"/>
        </w:numPr>
        <w:rPr>
          <w:lang w:val="fr-FR"/>
        </w:rPr>
      </w:pPr>
      <w:proofErr w:type="spellStart"/>
      <w:r w:rsidRPr="00433514">
        <w:rPr>
          <w:lang w:val="fr-FR"/>
        </w:rPr>
        <w:t>Entire</w:t>
      </w:r>
      <w:proofErr w:type="spellEnd"/>
      <w:r w:rsidRPr="00433514">
        <w:rPr>
          <w:lang w:val="fr-FR"/>
        </w:rPr>
        <w:t xml:space="preserve"> </w:t>
      </w:r>
      <w:proofErr w:type="spellStart"/>
      <w:r w:rsidRPr="00433514">
        <w:rPr>
          <w:lang w:val="fr-FR"/>
        </w:rPr>
        <w:t>caption</w:t>
      </w:r>
      <w:proofErr w:type="spellEnd"/>
      <w:r w:rsidRPr="00433514">
        <w:rPr>
          <w:lang w:val="fr-FR"/>
        </w:rPr>
        <w:t>:</w:t>
      </w:r>
      <w:r w:rsidR="00EE1DD5">
        <w:rPr>
          <w:lang w:val="fr-FR"/>
        </w:rPr>
        <w:t xml:space="preserve"> </w:t>
      </w:r>
      <w:r w:rsidR="00EE1DD5">
        <w:rPr>
          <w:lang w:val="fr-FR"/>
        </w:rPr>
        <w:fldChar w:fldCharType="begin"/>
      </w:r>
      <w:r w:rsidR="00EE1DD5">
        <w:rPr>
          <w:lang w:val="fr-FR"/>
        </w:rPr>
        <w:instrText xml:space="preserve"> REF _Ref153802707 \h </w:instrText>
      </w:r>
      <w:r w:rsidR="00EE1DD5">
        <w:rPr>
          <w:lang w:val="fr-FR"/>
        </w:rPr>
      </w:r>
      <w:r w:rsidR="00EE1DD5">
        <w:rPr>
          <w:lang w:val="fr-FR"/>
        </w:rPr>
        <w:fldChar w:fldCharType="separate"/>
      </w:r>
      <w:r w:rsidR="00EE1DD5" w:rsidRPr="00EE1DD5">
        <w:rPr>
          <w:lang w:val="fr-FR"/>
        </w:rPr>
        <w:t xml:space="preserve">Figure </w:t>
      </w:r>
      <w:r w:rsidR="00EE1DD5" w:rsidRPr="00EE1DD5">
        <w:rPr>
          <w:noProof/>
          <w:lang w:val="fr-FR"/>
        </w:rPr>
        <w:t>1</w:t>
      </w:r>
      <w:r w:rsidR="00EE1DD5" w:rsidRPr="00EE1DD5">
        <w:rPr>
          <w:lang w:val="fr-FR"/>
        </w:rPr>
        <w:t xml:space="preserve">. Example </w:t>
      </w:r>
      <w:proofErr w:type="spellStart"/>
      <w:r w:rsidR="00EE1DD5" w:rsidRPr="00EE1DD5">
        <w:rPr>
          <w:lang w:val="fr-FR"/>
        </w:rPr>
        <w:t>caption</w:t>
      </w:r>
      <w:proofErr w:type="spellEnd"/>
      <w:r w:rsidR="00EE1DD5" w:rsidRPr="00EE1DD5">
        <w:rPr>
          <w:lang w:val="fr-FR"/>
        </w:rPr>
        <w:t>.</w:t>
      </w:r>
      <w:r w:rsidR="00EE1DD5">
        <w:rPr>
          <w:lang w:val="fr-FR"/>
        </w:rPr>
        <w:fldChar w:fldCharType="end"/>
      </w:r>
      <w:r w:rsidR="00EE1DD5" w:rsidRPr="00433514">
        <w:rPr>
          <w:lang w:val="fr-FR"/>
        </w:rPr>
        <w:t xml:space="preserve"> </w:t>
      </w:r>
    </w:p>
    <w:p w14:paraId="014DE035" w14:textId="4CB23F21" w:rsidR="003001DF" w:rsidRDefault="003001DF" w:rsidP="003001DF">
      <w:pPr>
        <w:pStyle w:val="BodyText"/>
        <w:numPr>
          <w:ilvl w:val="0"/>
          <w:numId w:val="25"/>
        </w:numPr>
      </w:pPr>
      <w:r>
        <w:t xml:space="preserve">Only label and number: </w:t>
      </w:r>
      <w:r w:rsidR="00EE1DD5">
        <w:fldChar w:fldCharType="begin"/>
      </w:r>
      <w:r w:rsidR="00EE1DD5">
        <w:instrText xml:space="preserve"> REF _Ref153802715 \h </w:instrText>
      </w:r>
      <w:r w:rsidR="00EE1DD5">
        <w:fldChar w:fldCharType="separate"/>
      </w:r>
      <w:r w:rsidR="00EE1DD5">
        <w:t xml:space="preserve">Figure </w:t>
      </w:r>
      <w:r w:rsidR="00EE1DD5">
        <w:rPr>
          <w:noProof/>
        </w:rPr>
        <w:t>1</w:t>
      </w:r>
      <w:r w:rsidR="00EE1DD5">
        <w:fldChar w:fldCharType="end"/>
      </w:r>
    </w:p>
    <w:p w14:paraId="239F0C12" w14:textId="285B2BF6" w:rsidR="003001DF" w:rsidRDefault="003001DF" w:rsidP="003001DF">
      <w:pPr>
        <w:pStyle w:val="BodyText"/>
        <w:numPr>
          <w:ilvl w:val="0"/>
          <w:numId w:val="25"/>
        </w:numPr>
      </w:pPr>
      <w:r>
        <w:t>Only caption text:</w:t>
      </w:r>
      <w:r w:rsidR="00EE1DD5">
        <w:t xml:space="preserve"> </w:t>
      </w:r>
      <w:r w:rsidR="00EE1DD5">
        <w:fldChar w:fldCharType="begin"/>
      </w:r>
      <w:r w:rsidR="00EE1DD5">
        <w:instrText xml:space="preserve"> REF _Ref153802723 \h </w:instrText>
      </w:r>
      <w:r w:rsidR="00EE1DD5">
        <w:fldChar w:fldCharType="separate"/>
      </w:r>
      <w:r w:rsidR="00EE1DD5">
        <w:t>Example caption.</w:t>
      </w:r>
      <w:r w:rsidR="00EE1DD5">
        <w:fldChar w:fldCharType="end"/>
      </w:r>
    </w:p>
    <w:p w14:paraId="279EC572" w14:textId="1A3ED2D0" w:rsidR="003001DF" w:rsidRDefault="003001DF" w:rsidP="003001DF">
      <w:pPr>
        <w:pStyle w:val="BodyText"/>
        <w:numPr>
          <w:ilvl w:val="0"/>
          <w:numId w:val="25"/>
        </w:numPr>
      </w:pPr>
      <w:r>
        <w:t>Above/below:</w:t>
      </w:r>
      <w:r w:rsidR="00EE1DD5">
        <w:t xml:space="preserve"> </w:t>
      </w:r>
      <w:r w:rsidR="00EE1DD5">
        <w:fldChar w:fldCharType="begin"/>
      </w:r>
      <w:r w:rsidR="00EE1DD5">
        <w:instrText xml:space="preserve"> REF _Ref153802707 \p \h </w:instrText>
      </w:r>
      <w:r w:rsidR="00EE1DD5">
        <w:fldChar w:fldCharType="separate"/>
      </w:r>
      <w:r w:rsidR="00EE1DD5">
        <w:t>above</w:t>
      </w:r>
      <w:r w:rsidR="00EE1DD5">
        <w:fldChar w:fldCharType="end"/>
      </w:r>
    </w:p>
    <w:p w14:paraId="1109673B" w14:textId="7CF8B009" w:rsidR="003001DF" w:rsidRDefault="003001DF" w:rsidP="003001DF">
      <w:pPr>
        <w:pStyle w:val="BodyText"/>
        <w:numPr>
          <w:ilvl w:val="0"/>
          <w:numId w:val="25"/>
        </w:numPr>
      </w:pPr>
      <w:r>
        <w:t>Page number:</w:t>
      </w:r>
      <w:r w:rsidR="00EE1DD5">
        <w:t xml:space="preserve"> </w:t>
      </w:r>
      <w:r w:rsidR="00EE1DD5">
        <w:fldChar w:fldCharType="begin"/>
      </w:r>
      <w:r w:rsidR="00EE1DD5">
        <w:instrText xml:space="preserve"> PAGEREF _Ref153802707 \h </w:instrText>
      </w:r>
      <w:r w:rsidR="00EE1DD5">
        <w:fldChar w:fldCharType="separate"/>
      </w:r>
      <w:r w:rsidR="00EE1DD5">
        <w:rPr>
          <w:noProof/>
        </w:rPr>
        <w:t>1</w:t>
      </w:r>
      <w:r w:rsidR="00EE1DD5">
        <w:fldChar w:fldCharType="end"/>
      </w:r>
    </w:p>
    <w:p w14:paraId="2E584075" w14:textId="2B699E2C" w:rsidR="004F7245" w:rsidRDefault="004F7245" w:rsidP="00EE1DD5">
      <w:pPr>
        <w:pStyle w:val="BodyText"/>
      </w:pPr>
      <w:r>
        <w:t xml:space="preserve">MS Word styles are your friend. There are a way for the platform to recognize whether you intend a body of text to be a heading or a paragraph. For a human, it may seem like an easy task in distinguishing a paragraph from a quotation or a chapter title from a section header, but that’s because a typical human have seen lots and lots of </w:t>
      </w:r>
      <w:r w:rsidR="007F1CA8">
        <w:t>text</w:t>
      </w:r>
      <w:r>
        <w:t xml:space="preserve"> and developed an intuition</w:t>
      </w:r>
      <w:r w:rsidR="007F1CA8">
        <w:t xml:space="preserve"> in this regard</w:t>
      </w:r>
      <w:r>
        <w:t>.</w:t>
      </w:r>
      <w:r w:rsidR="007F1CA8">
        <w:t xml:space="preserve"> For instructions run by a computer, this task is not so simple.</w:t>
      </w:r>
    </w:p>
    <w:p w14:paraId="140D8419" w14:textId="424C7BBD" w:rsidR="004F7245" w:rsidRDefault="007F1CA8" w:rsidP="00EE1DD5">
      <w:pPr>
        <w:pStyle w:val="BodyText"/>
      </w:pPr>
      <w:r>
        <w:t>This is why you must use MS Word styles in order for the computer to transform your manuscript into a book.</w:t>
      </w:r>
    </w:p>
    <w:p w14:paraId="34DD6CA0" w14:textId="375156BD" w:rsidR="007F1CA8" w:rsidRDefault="007F1CA8" w:rsidP="007F1CA8">
      <w:pPr>
        <w:pStyle w:val="BodyText"/>
      </w:pPr>
      <w:r w:rsidRPr="007F1CA8">
        <w:rPr>
          <w:noProof/>
        </w:rPr>
        <w:lastRenderedPageBreak/>
        <w:drawing>
          <wp:inline distT="0" distB="0" distL="0" distR="0" wp14:anchorId="46795F2F" wp14:editId="2A6EB87B">
            <wp:extent cx="5943600" cy="204724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04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le"/>
        <w:tblW w:w="327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7E0" w:firstRow="1" w:lastRow="1" w:firstColumn="1" w:lastColumn="1" w:noHBand="1" w:noVBand="1"/>
      </w:tblPr>
      <w:tblGrid>
        <w:gridCol w:w="1081"/>
        <w:gridCol w:w="5034"/>
      </w:tblGrid>
      <w:tr w:rsidR="007F1CA8" w14:paraId="21629C26" w14:textId="77777777" w:rsidTr="001A0DAF">
        <w:tc>
          <w:tcPr>
            <w:tcW w:w="0" w:type="auto"/>
            <w:vAlign w:val="bottom"/>
          </w:tcPr>
          <w:p w14:paraId="280F272F" w14:textId="2A29B63F" w:rsidR="007F1CA8" w:rsidRPr="002B164B" w:rsidRDefault="00332000" w:rsidP="00AB17D6">
            <w:pPr>
              <w:pStyle w:val="Compac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#</w:t>
            </w:r>
            <w:r w:rsidR="001A0DAF" w:rsidRPr="002B164B">
              <w:rPr>
                <w:sz w:val="22"/>
                <w:szCs w:val="22"/>
              </w:rPr>
              <w:t>Id</w:t>
            </w:r>
          </w:p>
        </w:tc>
        <w:tc>
          <w:tcPr>
            <w:tcW w:w="4173" w:type="pct"/>
            <w:vAlign w:val="bottom"/>
          </w:tcPr>
          <w:p w14:paraId="685F0C2A" w14:textId="26AE68B7" w:rsidR="007F1CA8" w:rsidRPr="002B164B" w:rsidRDefault="001A0DAF" w:rsidP="00AB17D6">
            <w:pPr>
              <w:pStyle w:val="Compact"/>
              <w:rPr>
                <w:sz w:val="22"/>
                <w:szCs w:val="22"/>
              </w:rPr>
            </w:pPr>
            <w:r w:rsidRPr="002B164B">
              <w:rPr>
                <w:sz w:val="22"/>
                <w:szCs w:val="22"/>
              </w:rPr>
              <w:t>docx-styles</w:t>
            </w:r>
          </w:p>
        </w:tc>
      </w:tr>
      <w:tr w:rsidR="001A0DAF" w14:paraId="6FD47EDC" w14:textId="77777777" w:rsidTr="001A0DAF">
        <w:tc>
          <w:tcPr>
            <w:tcW w:w="0" w:type="auto"/>
            <w:vAlign w:val="bottom"/>
          </w:tcPr>
          <w:p w14:paraId="7A333166" w14:textId="1D416009" w:rsidR="001A0DAF" w:rsidRPr="002B164B" w:rsidRDefault="00332000" w:rsidP="001A0DAF">
            <w:pPr>
              <w:pStyle w:val="Compac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#</w:t>
            </w:r>
            <w:r w:rsidR="001A0DAF" w:rsidRPr="002B164B">
              <w:rPr>
                <w:sz w:val="22"/>
                <w:szCs w:val="22"/>
              </w:rPr>
              <w:t>File</w:t>
            </w:r>
          </w:p>
        </w:tc>
        <w:tc>
          <w:tcPr>
            <w:tcW w:w="4173" w:type="pct"/>
            <w:vAlign w:val="bottom"/>
          </w:tcPr>
          <w:p w14:paraId="18FAFD4F" w14:textId="32E6D192" w:rsidR="001A0DAF" w:rsidRPr="002B164B" w:rsidRDefault="001A0DAF" w:rsidP="001A0DAF">
            <w:pPr>
              <w:pStyle w:val="Compact"/>
              <w:rPr>
                <w:sz w:val="22"/>
                <w:szCs w:val="22"/>
              </w:rPr>
            </w:pPr>
            <w:r w:rsidRPr="002B164B">
              <w:rPr>
                <w:sz w:val="22"/>
                <w:szCs w:val="22"/>
              </w:rPr>
              <w:t>./images/docx-styles.png</w:t>
            </w:r>
          </w:p>
        </w:tc>
      </w:tr>
      <w:tr w:rsidR="001A0DAF" w14:paraId="68A6F227" w14:textId="77777777" w:rsidTr="001A0DAF">
        <w:tc>
          <w:tcPr>
            <w:tcW w:w="0" w:type="auto"/>
            <w:vAlign w:val="bottom"/>
          </w:tcPr>
          <w:p w14:paraId="5E923FED" w14:textId="700E083E" w:rsidR="001A0DAF" w:rsidRPr="002B164B" w:rsidRDefault="00332000" w:rsidP="001A0DAF">
            <w:pPr>
              <w:pStyle w:val="Compac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#</w:t>
            </w:r>
            <w:r w:rsidR="001A0DAF" w:rsidRPr="002B164B">
              <w:rPr>
                <w:sz w:val="22"/>
                <w:szCs w:val="22"/>
              </w:rPr>
              <w:t>Align</w:t>
            </w:r>
          </w:p>
        </w:tc>
        <w:tc>
          <w:tcPr>
            <w:tcW w:w="4173" w:type="pct"/>
            <w:vAlign w:val="bottom"/>
          </w:tcPr>
          <w:p w14:paraId="2BAB60A2" w14:textId="295433BA" w:rsidR="001A0DAF" w:rsidRPr="002B164B" w:rsidRDefault="001A0DAF" w:rsidP="001A0DAF">
            <w:pPr>
              <w:pStyle w:val="Compact"/>
              <w:rPr>
                <w:sz w:val="22"/>
                <w:szCs w:val="22"/>
              </w:rPr>
            </w:pPr>
            <w:r w:rsidRPr="002B164B">
              <w:rPr>
                <w:sz w:val="22"/>
                <w:szCs w:val="22"/>
              </w:rPr>
              <w:t>center</w:t>
            </w:r>
          </w:p>
        </w:tc>
      </w:tr>
      <w:tr w:rsidR="001A0DAF" w14:paraId="2C2D624A" w14:textId="77777777" w:rsidTr="001A0DAF">
        <w:tc>
          <w:tcPr>
            <w:tcW w:w="0" w:type="auto"/>
          </w:tcPr>
          <w:p w14:paraId="5F0D1F11" w14:textId="655F1D98" w:rsidR="001A0DAF" w:rsidRPr="002B164B" w:rsidRDefault="00332000" w:rsidP="001A0DAF">
            <w:pPr>
              <w:pStyle w:val="Compac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#</w:t>
            </w:r>
            <w:r w:rsidR="001A0DAF" w:rsidRPr="002B164B">
              <w:rPr>
                <w:sz w:val="22"/>
                <w:szCs w:val="22"/>
              </w:rPr>
              <w:t>Caption</w:t>
            </w:r>
          </w:p>
        </w:tc>
        <w:tc>
          <w:tcPr>
            <w:tcW w:w="4173" w:type="pct"/>
          </w:tcPr>
          <w:p w14:paraId="156DB109" w14:textId="791B45EE" w:rsidR="001A0DAF" w:rsidRPr="002B164B" w:rsidRDefault="001A0DAF" w:rsidP="001A0DAF">
            <w:pPr>
              <w:pStyle w:val="Compact"/>
              <w:rPr>
                <w:sz w:val="22"/>
                <w:szCs w:val="22"/>
              </w:rPr>
            </w:pPr>
            <w:r w:rsidRPr="002B164B">
              <w:rPr>
                <w:sz w:val="22"/>
                <w:szCs w:val="22"/>
              </w:rPr>
              <w:t>You can find a selection of MS Word styles in the “Home” &gt; “Styles” bar at the top of your MS Word window.</w:t>
            </w:r>
          </w:p>
        </w:tc>
      </w:tr>
    </w:tbl>
    <w:p w14:paraId="71614F58" w14:textId="4ED7E9C9" w:rsidR="003F0A70" w:rsidRDefault="003F0A70" w:rsidP="003F0A70">
      <w:pPr>
        <w:pStyle w:val="BodyText"/>
      </w:pPr>
    </w:p>
    <w:p w14:paraId="7E41E851" w14:textId="77777777" w:rsidR="00137336" w:rsidRDefault="00137336" w:rsidP="00137336">
      <w:pPr>
        <w:pStyle w:val="BodyText"/>
      </w:pPr>
    </w:p>
    <w:p w14:paraId="10B38EE9" w14:textId="77777777" w:rsidR="00137336" w:rsidRDefault="00137336" w:rsidP="00137336">
      <w:pPr>
        <w:pStyle w:val="BodyText"/>
      </w:pPr>
    </w:p>
    <w:p w14:paraId="537E3D30" w14:textId="77777777" w:rsidR="00137336" w:rsidRDefault="00137336" w:rsidP="00137336">
      <w:pPr>
        <w:pStyle w:val="HTMLPreformatted"/>
        <w:spacing w:line="263" w:lineRule="atLeast"/>
        <w:rPr>
          <w:sz w:val="21"/>
          <w:szCs w:val="21"/>
        </w:rPr>
      </w:pPr>
      <w:r>
        <w:rPr>
          <w:sz w:val="21"/>
          <w:szCs w:val="21"/>
        </w:rPr>
        <w:t>:::{code-cell} ipython3</w:t>
      </w:r>
      <w:r>
        <w:rPr>
          <w:sz w:val="21"/>
          <w:szCs w:val="21"/>
        </w:rPr>
        <w:br/>
        <w:t>note = "Python syntax highlighting"</w:t>
      </w:r>
      <w:r>
        <w:rPr>
          <w:sz w:val="21"/>
          <w:szCs w:val="21"/>
        </w:rPr>
        <w:br/>
        <w:t>print(note)</w:t>
      </w:r>
      <w:r>
        <w:rPr>
          <w:sz w:val="21"/>
          <w:szCs w:val="21"/>
        </w:rPr>
        <w:br/>
        <w:t>:::</w:t>
      </w:r>
    </w:p>
    <w:p w14:paraId="4C309145" w14:textId="61DEB489" w:rsidR="00137336" w:rsidRDefault="00137336" w:rsidP="003F0A70">
      <w:pPr>
        <w:pStyle w:val="BodyText"/>
      </w:pPr>
    </w:p>
    <w:p w14:paraId="37C0E3BB" w14:textId="77777777" w:rsidR="00210DCB" w:rsidRDefault="00210DCB" w:rsidP="003F0A70">
      <w:pPr>
        <w:pStyle w:val="BodyText"/>
      </w:pPr>
    </w:p>
    <w:p w14:paraId="1FF034AB" w14:textId="77777777" w:rsidR="003F0A70" w:rsidRDefault="003F0A70" w:rsidP="003F0A70">
      <w:pPr>
        <w:rPr>
          <w:rFonts w:asciiTheme="majorHAnsi" w:eastAsiaTheme="majorEastAsia" w:hAnsiTheme="majorHAnsi" w:cstheme="majorBidi"/>
          <w:color w:val="4F81BD" w:themeColor="accent1"/>
          <w:sz w:val="28"/>
          <w:szCs w:val="28"/>
        </w:rPr>
      </w:pPr>
      <w:r>
        <w:br w:type="page"/>
      </w:r>
    </w:p>
    <w:p w14:paraId="404E45FC" w14:textId="3D2DC520" w:rsidR="002C397A" w:rsidRDefault="00EE1DD5">
      <w:pPr>
        <w:pStyle w:val="Heading2"/>
      </w:pPr>
      <w:r>
        <w:lastRenderedPageBreak/>
        <w:t>Headers</w:t>
      </w:r>
      <w:bookmarkEnd w:id="1"/>
    </w:p>
    <w:p w14:paraId="4EDAC45D" w14:textId="2053E02A" w:rsidR="004F7245" w:rsidRDefault="001A0DAF" w:rsidP="00A81E99">
      <w:pPr>
        <w:pStyle w:val="FirstParagraph"/>
      </w:pPr>
      <w:bookmarkStart w:id="5" w:name="Xbc1492f107cb272525779c8d74d821bf987fece"/>
      <w:r>
        <w:t>Use the following MS Word styles</w:t>
      </w:r>
      <w:r w:rsidR="00E3506A">
        <w:t xml:space="preserve"> for headings in your work (e.g. for chapter titles, section headings, subsection heading, etc.)</w:t>
      </w:r>
      <w:r w:rsidR="00A81E99">
        <w:t>:</w:t>
      </w:r>
    </w:p>
    <w:p w14:paraId="701E3D19" w14:textId="2D42993C" w:rsidR="002C397A" w:rsidRDefault="00E3506A">
      <w:pPr>
        <w:pStyle w:val="Heading1"/>
      </w:pPr>
      <w:r>
        <w:t>Heading 1 title</w:t>
      </w:r>
      <w:bookmarkEnd w:id="5"/>
      <w:r>
        <w:rPr>
          <w:rStyle w:val="FootnoteReference"/>
        </w:rPr>
        <w:footnoteReference w:id="1"/>
      </w:r>
    </w:p>
    <w:p w14:paraId="531ADB05" w14:textId="68E5CB42" w:rsidR="002C397A" w:rsidRDefault="00E3506A">
      <w:pPr>
        <w:pStyle w:val="Heading2"/>
      </w:pPr>
      <w:bookmarkStart w:id="6" w:name="chapter-1-second-header"/>
      <w:r>
        <w:t>Heading 2</w:t>
      </w:r>
      <w:bookmarkEnd w:id="6"/>
    </w:p>
    <w:p w14:paraId="4851413B" w14:textId="32D1F502" w:rsidR="002C397A" w:rsidRDefault="00E3506A">
      <w:pPr>
        <w:pStyle w:val="Heading3"/>
      </w:pPr>
      <w:r>
        <w:t>Heading 3</w:t>
      </w:r>
    </w:p>
    <w:p w14:paraId="70405C48" w14:textId="49420DFE" w:rsidR="002C397A" w:rsidRDefault="00E3506A">
      <w:pPr>
        <w:pStyle w:val="Heading4"/>
      </w:pPr>
      <w:r>
        <w:t>Heading 4</w:t>
      </w:r>
    </w:p>
    <w:p w14:paraId="70212CEA" w14:textId="6F8802A3" w:rsidR="002C397A" w:rsidRDefault="00E3506A">
      <w:pPr>
        <w:pStyle w:val="Heading5"/>
      </w:pPr>
      <w:r>
        <w:t>Heading 5</w:t>
      </w:r>
    </w:p>
    <w:p w14:paraId="43C50977" w14:textId="06321EE1" w:rsidR="002C397A" w:rsidRDefault="00067DFF">
      <w:pPr>
        <w:pStyle w:val="FirstParagraph"/>
      </w:pPr>
      <w:r>
        <w:t>Note that t</w:t>
      </w:r>
      <w:r w:rsidR="00E3506A">
        <w:t>here is no heading 6.</w:t>
      </w:r>
    </w:p>
    <w:p w14:paraId="1B15CA8A" w14:textId="77777777" w:rsidR="00067DFF" w:rsidRPr="00067DFF" w:rsidRDefault="00067DFF" w:rsidP="00067DFF">
      <w:pPr>
        <w:pStyle w:val="BodyText"/>
      </w:pPr>
    </w:p>
    <w:p w14:paraId="65D8FB9C" w14:textId="2F28AA38" w:rsidR="002C397A" w:rsidRDefault="00B45D17">
      <w:pPr>
        <w:pStyle w:val="Heading2"/>
      </w:pPr>
      <w:r>
        <w:t>Styling body of text</w:t>
      </w:r>
    </w:p>
    <w:p w14:paraId="50396D68" w14:textId="77777777" w:rsidR="002C397A" w:rsidRDefault="00EE1DD5">
      <w:pPr>
        <w:pStyle w:val="Heading3"/>
      </w:pPr>
      <w:bookmarkStart w:id="7" w:name="paragraphs"/>
      <w:r>
        <w:t>Paragraphs</w:t>
      </w:r>
      <w:bookmarkEnd w:id="7"/>
    </w:p>
    <w:p w14:paraId="7A411CCF" w14:textId="5385C1E2" w:rsidR="00067DFF" w:rsidRDefault="00067DFF">
      <w:pPr>
        <w:pStyle w:val="FirstParagraph"/>
      </w:pPr>
      <w:r>
        <w:t>First paragraph of each section should be styled with the “First Paragraph” style.</w:t>
      </w:r>
    </w:p>
    <w:p w14:paraId="4D6BEB6B" w14:textId="45FC7EDE" w:rsidR="00067DFF" w:rsidRDefault="00067DFF" w:rsidP="00067DFF">
      <w:pPr>
        <w:pStyle w:val="BodyText"/>
      </w:pPr>
      <w:r>
        <w:t>Every other paragraph should be styled as the “Body Text”.</w:t>
      </w:r>
    </w:p>
    <w:p w14:paraId="029BE577" w14:textId="5F40571E" w:rsidR="00B45D17" w:rsidRDefault="00B45D17" w:rsidP="00B45D17">
      <w:pPr>
        <w:pStyle w:val="Heading3"/>
      </w:pPr>
      <w:r>
        <w:t>Typography</w:t>
      </w:r>
    </w:p>
    <w:p w14:paraId="1D8F65D3" w14:textId="0B46B440" w:rsidR="00B45D17" w:rsidRDefault="00B45D17" w:rsidP="00B45D17">
      <w:pPr>
        <w:pStyle w:val="FirstParagraph"/>
      </w:pPr>
      <w:r>
        <w:t>Currently, we support the following font formatting:</w:t>
      </w:r>
    </w:p>
    <w:p w14:paraId="12779DCC" w14:textId="32945AB1" w:rsidR="00B45D17" w:rsidRPr="00B45D17" w:rsidRDefault="00B45D17" w:rsidP="00B45D17">
      <w:pPr>
        <w:pStyle w:val="BodyText"/>
        <w:rPr>
          <w:i/>
          <w:iCs/>
        </w:rPr>
      </w:pPr>
      <w:r w:rsidRPr="00B45D17">
        <w:rPr>
          <w:i/>
          <w:iCs/>
        </w:rPr>
        <w:t>Italics.</w:t>
      </w:r>
    </w:p>
    <w:p w14:paraId="00680BDA" w14:textId="0C244AEE" w:rsidR="00B45D17" w:rsidRPr="00B45D17" w:rsidRDefault="00B45D17" w:rsidP="00B45D17">
      <w:pPr>
        <w:pStyle w:val="BodyText"/>
        <w:rPr>
          <w:b/>
          <w:bCs/>
        </w:rPr>
      </w:pPr>
      <w:r w:rsidRPr="00B45D17">
        <w:rPr>
          <w:b/>
          <w:bCs/>
        </w:rPr>
        <w:t>Bolded text.</w:t>
      </w:r>
    </w:p>
    <w:p w14:paraId="675B56B6" w14:textId="0AF48A32" w:rsidR="00B45D17" w:rsidRPr="00B45D17" w:rsidRDefault="00B45D17" w:rsidP="00B45D17">
      <w:pPr>
        <w:pStyle w:val="BodyText"/>
      </w:pPr>
      <w:r w:rsidRPr="00B45D17">
        <w:t>Subscript (e.g. H</w:t>
      </w:r>
      <w:r w:rsidRPr="00B45D17">
        <w:rPr>
          <w:vertAlign w:val="subscript"/>
        </w:rPr>
        <w:t>2</w:t>
      </w:r>
      <w:r w:rsidRPr="00B45D17">
        <w:t>O).</w:t>
      </w:r>
    </w:p>
    <w:p w14:paraId="7E5C1808" w14:textId="0FB079B7" w:rsidR="00B45D17" w:rsidRPr="00B45D17" w:rsidRDefault="00B45D17" w:rsidP="00B45D17">
      <w:pPr>
        <w:pStyle w:val="BodyText"/>
      </w:pPr>
      <w:r w:rsidRPr="00B45D17">
        <w:t>Superscript (e.g. 11</w:t>
      </w:r>
      <w:r w:rsidRPr="00B45D17">
        <w:rPr>
          <w:vertAlign w:val="superscript"/>
        </w:rPr>
        <w:t>th</w:t>
      </w:r>
      <w:r w:rsidRPr="00B45D17">
        <w:t xml:space="preserve"> of November).</w:t>
      </w:r>
    </w:p>
    <w:p w14:paraId="0AB0A054" w14:textId="33A3FE96" w:rsidR="00B45D17" w:rsidRDefault="00B45D17" w:rsidP="00B45D17">
      <w:pPr>
        <w:pStyle w:val="BodyText"/>
      </w:pPr>
      <w:r w:rsidRPr="00B45D17">
        <w:t>Note that some of the common text formatting</w:t>
      </w:r>
      <w:r w:rsidR="008E742A">
        <w:t xml:space="preserve"> options</w:t>
      </w:r>
      <w:r w:rsidRPr="00B45D17">
        <w:t xml:space="preserve">, like </w:t>
      </w:r>
      <w:r w:rsidRPr="00B45D17">
        <w:rPr>
          <w:u w:val="single"/>
        </w:rPr>
        <w:t>underlining</w:t>
      </w:r>
      <w:r w:rsidRPr="00B45D17">
        <w:t xml:space="preserve">, </w:t>
      </w:r>
      <w:r w:rsidRPr="00B45D17">
        <w:rPr>
          <w:strike/>
        </w:rPr>
        <w:t>strikethrough</w:t>
      </w:r>
      <w:r w:rsidRPr="00B45D17">
        <w:t xml:space="preserve"> and </w:t>
      </w:r>
      <w:r w:rsidRPr="00B45D17">
        <w:rPr>
          <w:highlight w:val="yellow"/>
        </w:rPr>
        <w:t>highlighting</w:t>
      </w:r>
      <w:r w:rsidRPr="00B45D17">
        <w:t xml:space="preserve"> are not supported and might not work.</w:t>
      </w:r>
    </w:p>
    <w:p w14:paraId="5B85E58B" w14:textId="3A4E192B" w:rsidR="00353925" w:rsidRDefault="00353925" w:rsidP="00B45D17">
      <w:pPr>
        <w:pStyle w:val="BodyText"/>
      </w:pPr>
    </w:p>
    <w:p w14:paraId="61285179" w14:textId="7B480E19" w:rsidR="00827EDD" w:rsidRDefault="00827EDD" w:rsidP="00827EDD">
      <w:pPr>
        <w:pStyle w:val="Heading2"/>
      </w:pPr>
      <w:r>
        <w:lastRenderedPageBreak/>
        <w:t>Quotes</w:t>
      </w:r>
    </w:p>
    <w:p w14:paraId="61813A41" w14:textId="66AD3EAA" w:rsidR="003F0A70" w:rsidRDefault="003F0A70" w:rsidP="007C48EA">
      <w:pPr>
        <w:pStyle w:val="FirstParagraph"/>
      </w:pPr>
      <w:r w:rsidRPr="0027599A">
        <w:t xml:space="preserve">In our platform, we </w:t>
      </w:r>
      <w:r w:rsidR="0027599A" w:rsidRPr="0027599A">
        <w:t>use the “Quote” MS Word style</w:t>
      </w:r>
      <w:r w:rsidR="005A14DC">
        <w:t xml:space="preserve"> to format a quotation</w:t>
      </w:r>
      <w:r w:rsidR="007948C5" w:rsidRPr="0027599A">
        <w:t>:</w:t>
      </w:r>
      <w:r>
        <w:t xml:space="preserve"> </w:t>
      </w:r>
    </w:p>
    <w:p w14:paraId="43980553" w14:textId="30D746A0" w:rsidR="007948C5" w:rsidRDefault="007948C5" w:rsidP="005E1117">
      <w:pPr>
        <w:pStyle w:val="Quote"/>
      </w:pPr>
      <w:r>
        <w:t>Sometimes you have to put a lot of manual work to automate something.</w:t>
      </w:r>
    </w:p>
    <w:p w14:paraId="4DBD30CE" w14:textId="4C611687" w:rsidR="007948C5" w:rsidRDefault="007948C5" w:rsidP="005E1117">
      <w:pPr>
        <w:pStyle w:val="Quote"/>
      </w:pPr>
      <w:r>
        <w:t>- Unknown Author</w:t>
      </w:r>
    </w:p>
    <w:p w14:paraId="70A6234F" w14:textId="77777777" w:rsidR="005A14DC" w:rsidRPr="00B45D17" w:rsidRDefault="005A14DC" w:rsidP="00B45D17">
      <w:pPr>
        <w:pStyle w:val="BodyText"/>
      </w:pPr>
    </w:p>
    <w:p w14:paraId="1250C9C8" w14:textId="77777777" w:rsidR="002C397A" w:rsidRDefault="00EE1DD5">
      <w:pPr>
        <w:pStyle w:val="Heading2"/>
      </w:pPr>
      <w:bookmarkStart w:id="8" w:name="horizontal-rule"/>
      <w:r>
        <w:t>Horizontal Rule</w:t>
      </w:r>
      <w:bookmarkEnd w:id="8"/>
    </w:p>
    <w:p w14:paraId="2AF5CF31" w14:textId="2E84560F" w:rsidR="002C397A" w:rsidRDefault="00EE1DD5" w:rsidP="00353925">
      <w:pPr>
        <w:pStyle w:val="FirstParagraph"/>
      </w:pPr>
      <w:r>
        <w:t>To indicate section breaks in your work, you can use the horizontal rule.</w:t>
      </w:r>
    </w:p>
    <w:p w14:paraId="313349B8" w14:textId="77777777" w:rsidR="002E2596" w:rsidRDefault="002E2596" w:rsidP="002E2596">
      <w:pPr>
        <w:pStyle w:val="BodyText"/>
        <w:pBdr>
          <w:bottom w:val="single" w:sz="6" w:space="1" w:color="auto"/>
        </w:pBdr>
      </w:pPr>
    </w:p>
    <w:p w14:paraId="77E2DFFA" w14:textId="77777777" w:rsidR="002E2596" w:rsidRPr="002E2596" w:rsidRDefault="002E2596" w:rsidP="002E2596">
      <w:pPr>
        <w:pStyle w:val="BodyText"/>
      </w:pPr>
    </w:p>
    <w:p w14:paraId="331A5D13" w14:textId="77777777" w:rsidR="002C397A" w:rsidRDefault="001D5396">
      <w:r>
        <w:pict w14:anchorId="4EB61E87">
          <v:rect id="_x0000_i1025" style="width:0;height:1.5pt" o:hralign="center" o:hrstd="t" o:hr="t"/>
        </w:pict>
      </w:r>
    </w:p>
    <w:p w14:paraId="3A6EDEAF" w14:textId="646685EC" w:rsidR="002C397A" w:rsidRDefault="00EE1DD5">
      <w:pPr>
        <w:pStyle w:val="Heading2"/>
      </w:pPr>
      <w:bookmarkStart w:id="9" w:name="lists"/>
      <w:r>
        <w:t>Lists</w:t>
      </w:r>
      <w:bookmarkEnd w:id="9"/>
    </w:p>
    <w:p w14:paraId="4C2C9E14" w14:textId="7A78610B" w:rsidR="00841976" w:rsidRDefault="00841976" w:rsidP="00841976">
      <w:pPr>
        <w:pStyle w:val="BodyText"/>
      </w:pPr>
      <w:r w:rsidRPr="00841976">
        <w:rPr>
          <w:noProof/>
        </w:rPr>
        <w:drawing>
          <wp:inline distT="0" distB="0" distL="0" distR="0" wp14:anchorId="082A2839" wp14:editId="5455CBCD">
            <wp:extent cx="1133633" cy="362001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1133633" cy="3620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le"/>
        <w:tblW w:w="327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7E0" w:firstRow="1" w:lastRow="1" w:firstColumn="1" w:lastColumn="1" w:noHBand="1" w:noVBand="1"/>
      </w:tblPr>
      <w:tblGrid>
        <w:gridCol w:w="1011"/>
        <w:gridCol w:w="5104"/>
      </w:tblGrid>
      <w:tr w:rsidR="00841976" w14:paraId="06522167" w14:textId="77777777" w:rsidTr="006A7F2C">
        <w:tc>
          <w:tcPr>
            <w:tcW w:w="0" w:type="auto"/>
            <w:vAlign w:val="bottom"/>
          </w:tcPr>
          <w:p w14:paraId="207F3B90" w14:textId="157CDA14" w:rsidR="00841976" w:rsidRPr="002B164B" w:rsidRDefault="004F572D" w:rsidP="006A7F2C">
            <w:pPr>
              <w:pStyle w:val="Compac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#</w:t>
            </w:r>
            <w:r w:rsidR="00841976" w:rsidRPr="002B164B">
              <w:rPr>
                <w:sz w:val="22"/>
                <w:szCs w:val="22"/>
              </w:rPr>
              <w:t>Id</w:t>
            </w:r>
          </w:p>
        </w:tc>
        <w:tc>
          <w:tcPr>
            <w:tcW w:w="4173" w:type="pct"/>
            <w:vAlign w:val="bottom"/>
          </w:tcPr>
          <w:p w14:paraId="4C1CC22D" w14:textId="715F4AAF" w:rsidR="00841976" w:rsidRPr="002B164B" w:rsidRDefault="00841976" w:rsidP="006A7F2C">
            <w:pPr>
              <w:pStyle w:val="Compact"/>
              <w:rPr>
                <w:sz w:val="22"/>
                <w:szCs w:val="22"/>
              </w:rPr>
            </w:pPr>
            <w:r w:rsidRPr="00841976">
              <w:rPr>
                <w:sz w:val="22"/>
                <w:szCs w:val="22"/>
              </w:rPr>
              <w:t>lists-icons</w:t>
            </w:r>
          </w:p>
        </w:tc>
      </w:tr>
      <w:tr w:rsidR="00841976" w14:paraId="6F10AFB2" w14:textId="77777777" w:rsidTr="006A7F2C">
        <w:tc>
          <w:tcPr>
            <w:tcW w:w="0" w:type="auto"/>
            <w:vAlign w:val="bottom"/>
          </w:tcPr>
          <w:p w14:paraId="17D812DC" w14:textId="71C6F765" w:rsidR="00841976" w:rsidRPr="002B164B" w:rsidRDefault="004F572D" w:rsidP="006A7F2C">
            <w:pPr>
              <w:pStyle w:val="Compac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#</w:t>
            </w:r>
            <w:r w:rsidR="00841976" w:rsidRPr="002B164B">
              <w:rPr>
                <w:sz w:val="22"/>
                <w:szCs w:val="22"/>
              </w:rPr>
              <w:t>File</w:t>
            </w:r>
          </w:p>
        </w:tc>
        <w:tc>
          <w:tcPr>
            <w:tcW w:w="4173" w:type="pct"/>
            <w:vAlign w:val="bottom"/>
          </w:tcPr>
          <w:p w14:paraId="57583C5D" w14:textId="633EC0B0" w:rsidR="00841976" w:rsidRPr="002B164B" w:rsidRDefault="00841976" w:rsidP="006A7F2C">
            <w:pPr>
              <w:pStyle w:val="Compact"/>
              <w:rPr>
                <w:sz w:val="22"/>
                <w:szCs w:val="22"/>
              </w:rPr>
            </w:pPr>
            <w:r w:rsidRPr="002B164B">
              <w:rPr>
                <w:sz w:val="22"/>
                <w:szCs w:val="22"/>
              </w:rPr>
              <w:t>./images/</w:t>
            </w:r>
            <w:r w:rsidRPr="00841976">
              <w:rPr>
                <w:sz w:val="22"/>
                <w:szCs w:val="22"/>
              </w:rPr>
              <w:t>lists-icons.png</w:t>
            </w:r>
          </w:p>
        </w:tc>
      </w:tr>
    </w:tbl>
    <w:p w14:paraId="4A61AE53" w14:textId="0E559D38" w:rsidR="002C397A" w:rsidRDefault="00EE1DD5">
      <w:pPr>
        <w:pStyle w:val="Heading3"/>
      </w:pPr>
      <w:bookmarkStart w:id="10" w:name="bullet-list-marker"/>
      <w:r>
        <w:t>Bullet list</w:t>
      </w:r>
      <w:bookmarkEnd w:id="10"/>
      <w:r w:rsidR="00841976">
        <w:t>s</w:t>
      </w:r>
    </w:p>
    <w:p w14:paraId="3FA0BB88" w14:textId="3FEE6AAA" w:rsidR="00353925" w:rsidRPr="00353925" w:rsidRDefault="00353925" w:rsidP="00353925">
      <w:pPr>
        <w:pStyle w:val="FirstParagraph"/>
      </w:pPr>
      <w:r w:rsidRPr="00353925">
        <w:t>We support non-ordered</w:t>
      </w:r>
      <w:r w:rsidR="00841976">
        <w:t xml:space="preserve"> bullet points</w:t>
      </w:r>
      <w:r w:rsidR="001A3AA4">
        <w:t>…</w:t>
      </w:r>
    </w:p>
    <w:p w14:paraId="12EBC5FD" w14:textId="3E23AAD5" w:rsidR="002C397A" w:rsidRDefault="00841976">
      <w:pPr>
        <w:pStyle w:val="Compact"/>
        <w:numPr>
          <w:ilvl w:val="0"/>
          <w:numId w:val="2"/>
        </w:numPr>
      </w:pPr>
      <w:r>
        <w:t>First point</w:t>
      </w:r>
    </w:p>
    <w:p w14:paraId="6BE89712" w14:textId="0319551D" w:rsidR="002C397A" w:rsidRDefault="00841976" w:rsidP="00353925">
      <w:pPr>
        <w:pStyle w:val="Compact"/>
        <w:numPr>
          <w:ilvl w:val="0"/>
          <w:numId w:val="2"/>
        </w:numPr>
      </w:pPr>
      <w:r>
        <w:t>Second point</w:t>
      </w:r>
    </w:p>
    <w:p w14:paraId="5C62DACA" w14:textId="4D4EF5EA" w:rsidR="002C397A" w:rsidRDefault="00841976" w:rsidP="00841976">
      <w:pPr>
        <w:pStyle w:val="Compact"/>
        <w:numPr>
          <w:ilvl w:val="0"/>
          <w:numId w:val="2"/>
        </w:numPr>
      </w:pPr>
      <w:r>
        <w:t>Third point</w:t>
      </w:r>
    </w:p>
    <w:p w14:paraId="0850D859" w14:textId="34C82493" w:rsidR="002C397A" w:rsidRDefault="00EE1DD5">
      <w:pPr>
        <w:pStyle w:val="Heading3"/>
      </w:pPr>
      <w:bookmarkStart w:id="11" w:name="ordered-list-marker"/>
      <w:r>
        <w:t>Ordered list</w:t>
      </w:r>
      <w:bookmarkEnd w:id="11"/>
      <w:r w:rsidR="00841976">
        <w:t>s (numbering)</w:t>
      </w:r>
    </w:p>
    <w:p w14:paraId="20888423" w14:textId="16C3CE76" w:rsidR="002C397A" w:rsidRDefault="001A3AA4">
      <w:pPr>
        <w:pStyle w:val="FirstParagraph"/>
      </w:pPr>
      <w:r>
        <w:t>…as well as numbered lists.</w:t>
      </w:r>
    </w:p>
    <w:p w14:paraId="24BE17B5" w14:textId="77777777" w:rsidR="002C397A" w:rsidRDefault="00EE1DD5">
      <w:pPr>
        <w:pStyle w:val="Compact"/>
        <w:numPr>
          <w:ilvl w:val="0"/>
          <w:numId w:val="7"/>
        </w:numPr>
      </w:pPr>
      <w:r>
        <w:t>First item.</w:t>
      </w:r>
    </w:p>
    <w:p w14:paraId="2BA044EF" w14:textId="77777777" w:rsidR="002C397A" w:rsidRDefault="00EE1DD5">
      <w:pPr>
        <w:pStyle w:val="Compact"/>
        <w:numPr>
          <w:ilvl w:val="0"/>
          <w:numId w:val="7"/>
        </w:numPr>
      </w:pPr>
      <w:r>
        <w:t>Second item.</w:t>
      </w:r>
    </w:p>
    <w:p w14:paraId="3E8157EC" w14:textId="77777777" w:rsidR="002C397A" w:rsidRDefault="00EE1DD5">
      <w:pPr>
        <w:pStyle w:val="Compact"/>
        <w:numPr>
          <w:ilvl w:val="0"/>
          <w:numId w:val="7"/>
        </w:numPr>
      </w:pPr>
      <w:r>
        <w:t>Third item.</w:t>
      </w:r>
    </w:p>
    <w:p w14:paraId="66DDA456" w14:textId="77777777" w:rsidR="00F665C6" w:rsidRDefault="00841976" w:rsidP="00841976">
      <w:pPr>
        <w:pStyle w:val="Heading3"/>
      </w:pPr>
      <w:r>
        <w:t>Multilevel lists</w:t>
      </w:r>
    </w:p>
    <w:p w14:paraId="37EAF8DA" w14:textId="372378CA" w:rsidR="00841976" w:rsidRDefault="00F665C6" w:rsidP="00F665C6">
      <w:pPr>
        <w:pStyle w:val="FirstParagraph"/>
      </w:pPr>
      <w:r>
        <w:t>Multilevel lists are also supported.</w:t>
      </w:r>
    </w:p>
    <w:p w14:paraId="2E5F4939" w14:textId="77777777" w:rsidR="00841976" w:rsidRDefault="00841976" w:rsidP="00841976">
      <w:pPr>
        <w:pStyle w:val="Compact"/>
        <w:numPr>
          <w:ilvl w:val="0"/>
          <w:numId w:val="23"/>
        </w:numPr>
      </w:pPr>
      <w:r>
        <w:t>Item 1</w:t>
      </w:r>
    </w:p>
    <w:p w14:paraId="1888E6C7" w14:textId="77777777" w:rsidR="00841976" w:rsidRDefault="00841976" w:rsidP="00841976">
      <w:pPr>
        <w:pStyle w:val="Compact"/>
        <w:numPr>
          <w:ilvl w:val="1"/>
          <w:numId w:val="23"/>
        </w:numPr>
      </w:pPr>
      <w:r>
        <w:t>Item 1.1</w:t>
      </w:r>
    </w:p>
    <w:p w14:paraId="570A1651" w14:textId="77777777" w:rsidR="00841976" w:rsidRDefault="00841976" w:rsidP="00841976">
      <w:pPr>
        <w:pStyle w:val="Compact"/>
        <w:numPr>
          <w:ilvl w:val="2"/>
          <w:numId w:val="23"/>
        </w:numPr>
      </w:pPr>
      <w:r>
        <w:lastRenderedPageBreak/>
        <w:t>Item 1.1.1</w:t>
      </w:r>
    </w:p>
    <w:p w14:paraId="3906F9D8" w14:textId="77777777" w:rsidR="00841976" w:rsidRDefault="00841976" w:rsidP="00841976">
      <w:pPr>
        <w:pStyle w:val="Compact"/>
        <w:numPr>
          <w:ilvl w:val="3"/>
          <w:numId w:val="23"/>
        </w:numPr>
      </w:pPr>
      <w:r>
        <w:t>Item 1.1.1.1</w:t>
      </w:r>
    </w:p>
    <w:p w14:paraId="5BAB93D5" w14:textId="77777777" w:rsidR="00841976" w:rsidRDefault="00841976" w:rsidP="00841976">
      <w:pPr>
        <w:pStyle w:val="Compact"/>
        <w:numPr>
          <w:ilvl w:val="0"/>
          <w:numId w:val="23"/>
        </w:numPr>
      </w:pPr>
      <w:r>
        <w:t>Item 2</w:t>
      </w:r>
    </w:p>
    <w:p w14:paraId="71E64241" w14:textId="6A32C534" w:rsidR="00F665C6" w:rsidRDefault="00F665C6" w:rsidP="00F665C6">
      <w:pPr>
        <w:pStyle w:val="Heading3"/>
      </w:pPr>
      <w:r>
        <w:t>Other lists</w:t>
      </w:r>
    </w:p>
    <w:p w14:paraId="2193438D" w14:textId="2C9A83EB" w:rsidR="00F665C6" w:rsidRPr="00841976" w:rsidRDefault="00F665C6" w:rsidP="00F665C6">
      <w:pPr>
        <w:pStyle w:val="FirstParagraph"/>
      </w:pPr>
      <w:r>
        <w:t>You can also create nested unordered lists by indenting bullet points.</w:t>
      </w:r>
    </w:p>
    <w:p w14:paraId="29934181" w14:textId="77777777" w:rsidR="00F665C6" w:rsidRDefault="00F665C6" w:rsidP="00F665C6">
      <w:pPr>
        <w:pStyle w:val="Compact"/>
        <w:numPr>
          <w:ilvl w:val="0"/>
          <w:numId w:val="3"/>
        </w:numPr>
      </w:pPr>
      <w:r>
        <w:t>point 1.</w:t>
      </w:r>
    </w:p>
    <w:p w14:paraId="1144BE12" w14:textId="77777777" w:rsidR="00F665C6" w:rsidRDefault="00F665C6" w:rsidP="00F665C6">
      <w:pPr>
        <w:pStyle w:val="Compact"/>
        <w:numPr>
          <w:ilvl w:val="1"/>
          <w:numId w:val="4"/>
        </w:numPr>
      </w:pPr>
      <w:r>
        <w:t>point 1.2.</w:t>
      </w:r>
    </w:p>
    <w:p w14:paraId="153C619A" w14:textId="77777777" w:rsidR="00F665C6" w:rsidRDefault="00F665C6" w:rsidP="00F665C6">
      <w:pPr>
        <w:pStyle w:val="Compact"/>
        <w:numPr>
          <w:ilvl w:val="2"/>
          <w:numId w:val="5"/>
        </w:numPr>
      </w:pPr>
      <w:r>
        <w:t>point 1.3.</w:t>
      </w:r>
    </w:p>
    <w:p w14:paraId="4879191A" w14:textId="77777777" w:rsidR="00F665C6" w:rsidRDefault="00F665C6" w:rsidP="00F665C6">
      <w:pPr>
        <w:pStyle w:val="Compact"/>
        <w:numPr>
          <w:ilvl w:val="3"/>
          <w:numId w:val="6"/>
        </w:numPr>
      </w:pPr>
      <w:r>
        <w:t>point 1.4.</w:t>
      </w:r>
    </w:p>
    <w:p w14:paraId="7D49175F" w14:textId="29383A90" w:rsidR="00841976" w:rsidRPr="00841976" w:rsidRDefault="00F665C6" w:rsidP="00841976">
      <w:pPr>
        <w:pStyle w:val="Compact"/>
        <w:numPr>
          <w:ilvl w:val="0"/>
          <w:numId w:val="3"/>
        </w:numPr>
      </w:pPr>
      <w:r>
        <w:t>point 2.</w:t>
      </w:r>
    </w:p>
    <w:p w14:paraId="18CAA42F" w14:textId="77777777" w:rsidR="00F665C6" w:rsidRDefault="00F665C6" w:rsidP="00F665C6">
      <w:pPr>
        <w:pStyle w:val="BodyText"/>
        <w:pBdr>
          <w:bottom w:val="single" w:sz="6" w:space="1" w:color="auto"/>
        </w:pBdr>
      </w:pPr>
    </w:p>
    <w:p w14:paraId="1A602831" w14:textId="7E4ADB43" w:rsidR="002C397A" w:rsidRDefault="002C397A"/>
    <w:p w14:paraId="71B5733C" w14:textId="77777777" w:rsidR="002C397A" w:rsidRPr="00DE240C" w:rsidRDefault="00EE1DD5">
      <w:pPr>
        <w:pStyle w:val="Heading2"/>
      </w:pPr>
      <w:bookmarkStart w:id="12" w:name="multimedia"/>
      <w:r w:rsidRPr="00DE240C">
        <w:t>Multimedia</w:t>
      </w:r>
      <w:bookmarkEnd w:id="12"/>
    </w:p>
    <w:p w14:paraId="5912B5DD" w14:textId="4451F0E8" w:rsidR="002C397A" w:rsidRPr="00DE240C" w:rsidRDefault="00EE1DD5">
      <w:pPr>
        <w:pStyle w:val="Heading3"/>
      </w:pPr>
      <w:bookmarkStart w:id="13" w:name="images"/>
      <w:r w:rsidRPr="00DE240C">
        <w:t>Images</w:t>
      </w:r>
      <w:bookmarkEnd w:id="13"/>
    </w:p>
    <w:p w14:paraId="3999E599" w14:textId="49BD0528" w:rsidR="00DE240C" w:rsidRDefault="00DE240C" w:rsidP="00DE240C">
      <w:pPr>
        <w:pStyle w:val="FirstParagraph"/>
      </w:pPr>
      <w:r w:rsidRPr="00DE240C">
        <w:t>You can embed an image by linking to an image file.</w:t>
      </w:r>
      <w:r w:rsidR="004A75D2">
        <w:t xml:space="preserve"> You can add a caption “Insert Caption”.</w:t>
      </w:r>
    </w:p>
    <w:p w14:paraId="7A659529" w14:textId="21EE6AA0" w:rsidR="0057301C" w:rsidRPr="001007A2" w:rsidRDefault="0057301C" w:rsidP="0057301C">
      <w:pPr>
        <w:pStyle w:val="BodyText"/>
        <w:rPr>
          <w:color w:val="FF0000"/>
        </w:rPr>
      </w:pPr>
      <w:r w:rsidRPr="001007A2">
        <w:rPr>
          <w:color w:val="FF0000"/>
        </w:rPr>
        <w:t>Note that this will only work with tables and figures, which have titles or captions created with the MS Word’s caption tool.</w:t>
      </w:r>
    </w:p>
    <w:p w14:paraId="5AD12792" w14:textId="6F598E46" w:rsidR="001007A2" w:rsidRDefault="001007A2">
      <w:r>
        <w:br w:type="page"/>
      </w:r>
    </w:p>
    <w:p w14:paraId="59B415BB" w14:textId="77777777" w:rsidR="001007A2" w:rsidRDefault="001007A2" w:rsidP="0057301C">
      <w:pPr>
        <w:pStyle w:val="BodyText"/>
      </w:pPr>
    </w:p>
    <w:p w14:paraId="39AD17D2" w14:textId="403575A1" w:rsidR="001007A2" w:rsidRDefault="001007A2" w:rsidP="001007A2">
      <w:pPr>
        <w:pStyle w:val="Caption"/>
        <w:keepNext/>
      </w:pPr>
      <w:bookmarkStart w:id="14" w:name="_Ref153548165"/>
      <w:bookmarkStart w:id="15" w:name="_Ref153548147"/>
      <w:r>
        <w:t xml:space="preserve">Table </w:t>
      </w:r>
      <w:fldSimple w:instr=" SEQ Table \* ARABIC ">
        <w:r w:rsidR="003001DF">
          <w:rPr>
            <w:noProof/>
          </w:rPr>
          <w:t>1</w:t>
        </w:r>
      </w:fldSimple>
      <w:bookmarkEnd w:id="14"/>
      <w:r>
        <w:t xml:space="preserve">. </w:t>
      </w:r>
      <w:bookmarkStart w:id="16" w:name="_Ref153548158"/>
      <w:r>
        <w:t>A sample title</w:t>
      </w:r>
      <w:bookmarkEnd w:id="15"/>
      <w:bookmarkEnd w:id="16"/>
    </w:p>
    <w:tbl>
      <w:tblPr>
        <w:tblStyle w:val="Table"/>
        <w:tblW w:w="2081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7E0" w:firstRow="1" w:lastRow="1" w:firstColumn="1" w:lastColumn="1" w:noHBand="1" w:noVBand="1"/>
      </w:tblPr>
      <w:tblGrid>
        <w:gridCol w:w="1946"/>
        <w:gridCol w:w="1945"/>
      </w:tblGrid>
      <w:tr w:rsidR="001007A2" w14:paraId="3843A5EA" w14:textId="77777777" w:rsidTr="001007A2">
        <w:tc>
          <w:tcPr>
            <w:tcW w:w="0" w:type="auto"/>
            <w:vAlign w:val="bottom"/>
          </w:tcPr>
          <w:p w14:paraId="770EF4A9" w14:textId="77777777" w:rsidR="001007A2" w:rsidRDefault="001007A2" w:rsidP="003D6E90">
            <w:pPr>
              <w:pStyle w:val="Compact"/>
            </w:pPr>
            <w:r>
              <w:t>Header 1</w:t>
            </w:r>
          </w:p>
        </w:tc>
        <w:tc>
          <w:tcPr>
            <w:tcW w:w="0" w:type="auto"/>
            <w:vAlign w:val="bottom"/>
          </w:tcPr>
          <w:p w14:paraId="13CCF0EE" w14:textId="77777777" w:rsidR="001007A2" w:rsidRDefault="001007A2" w:rsidP="003D6E90">
            <w:pPr>
              <w:pStyle w:val="Compact"/>
            </w:pPr>
            <w:r>
              <w:t>Header 2</w:t>
            </w:r>
          </w:p>
        </w:tc>
      </w:tr>
      <w:tr w:rsidR="001007A2" w14:paraId="1296C22D" w14:textId="77777777" w:rsidTr="001007A2">
        <w:tc>
          <w:tcPr>
            <w:tcW w:w="0" w:type="auto"/>
          </w:tcPr>
          <w:p w14:paraId="1640D87A" w14:textId="77777777" w:rsidR="001007A2" w:rsidRDefault="001007A2" w:rsidP="003D6E90">
            <w:pPr>
              <w:pStyle w:val="Compact"/>
            </w:pPr>
            <w:r>
              <w:t>Row 1, Column 1</w:t>
            </w:r>
          </w:p>
        </w:tc>
        <w:tc>
          <w:tcPr>
            <w:tcW w:w="0" w:type="auto"/>
          </w:tcPr>
          <w:p w14:paraId="50BD8B53" w14:textId="77777777" w:rsidR="001007A2" w:rsidRDefault="001007A2" w:rsidP="003D6E90">
            <w:pPr>
              <w:pStyle w:val="Compact"/>
            </w:pPr>
            <w:r>
              <w:t>Row 1, Column 2</w:t>
            </w:r>
          </w:p>
        </w:tc>
      </w:tr>
      <w:tr w:rsidR="001007A2" w14:paraId="655F161B" w14:textId="77777777" w:rsidTr="001007A2">
        <w:tc>
          <w:tcPr>
            <w:tcW w:w="0" w:type="auto"/>
          </w:tcPr>
          <w:p w14:paraId="3CA3F5B7" w14:textId="77777777" w:rsidR="001007A2" w:rsidRDefault="001007A2" w:rsidP="003D6E90">
            <w:pPr>
              <w:pStyle w:val="Compact"/>
            </w:pPr>
            <w:r>
              <w:t>Row 2, Column 1</w:t>
            </w:r>
          </w:p>
        </w:tc>
        <w:tc>
          <w:tcPr>
            <w:tcW w:w="0" w:type="auto"/>
          </w:tcPr>
          <w:p w14:paraId="79163E40" w14:textId="77777777" w:rsidR="001007A2" w:rsidRDefault="001007A2" w:rsidP="003D6E90">
            <w:pPr>
              <w:pStyle w:val="Compact"/>
            </w:pPr>
            <w:r>
              <w:t>Row 2, Column 2</w:t>
            </w:r>
          </w:p>
        </w:tc>
      </w:tr>
    </w:tbl>
    <w:p w14:paraId="3B06847B" w14:textId="23D6C197" w:rsidR="0057301C" w:rsidRDefault="001007A2" w:rsidP="0057301C">
      <w:pPr>
        <w:pStyle w:val="BodyText"/>
      </w:pPr>
      <w:r>
        <w:t>And now an image.</w:t>
      </w:r>
    </w:p>
    <w:p w14:paraId="56CA1C90" w14:textId="77777777" w:rsidR="00433514" w:rsidRDefault="004A75D2" w:rsidP="00433514">
      <w:pPr>
        <w:pStyle w:val="BlockText"/>
        <w:keepNext/>
        <w:ind w:left="0"/>
      </w:pPr>
      <w:r>
        <w:rPr>
          <w:noProof/>
        </w:rPr>
        <w:drawing>
          <wp:inline distT="0" distB="0" distL="0" distR="0" wp14:anchorId="08DEB95D" wp14:editId="282B70EF">
            <wp:extent cx="2705100" cy="2286000"/>
            <wp:effectExtent l="0" t="0" r="0" b="0"/>
            <wp:docPr id="6" name="Picture 6" descr="An example alt tex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An example alt text.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5100" cy="22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47E696" w14:textId="5048546C" w:rsidR="00340CE3" w:rsidRDefault="00433514" w:rsidP="00433514">
      <w:pPr>
        <w:pStyle w:val="Caption"/>
      </w:pPr>
      <w:bookmarkStart w:id="17" w:name="_Ref153547172"/>
      <w:bookmarkStart w:id="18" w:name="_Ref153547147"/>
      <w:r>
        <w:t xml:space="preserve">Figure </w:t>
      </w:r>
      <w:fldSimple w:instr=" SEQ Figure \* ARABIC ">
        <w:r w:rsidR="00AD67EA">
          <w:rPr>
            <w:noProof/>
          </w:rPr>
          <w:t>2</w:t>
        </w:r>
      </w:fldSimple>
      <w:bookmarkEnd w:id="17"/>
      <w:r>
        <w:t xml:space="preserve">. </w:t>
      </w:r>
      <w:bookmarkStart w:id="19" w:name="_Ref153547167"/>
      <w:r>
        <w:t>Example caption.</w:t>
      </w:r>
      <w:bookmarkEnd w:id="18"/>
      <w:bookmarkEnd w:id="19"/>
    </w:p>
    <w:p w14:paraId="6888001E" w14:textId="54E446F9" w:rsidR="00433514" w:rsidRDefault="00433514" w:rsidP="00DE240C">
      <w:pPr>
        <w:pStyle w:val="BodyText"/>
      </w:pPr>
      <w:r w:rsidRPr="00604A67">
        <w:rPr>
          <w:color w:val="FF0000"/>
        </w:rPr>
        <w:t>Write a paragraph on how to create a cross-reference</w:t>
      </w:r>
      <w:r>
        <w:t>.</w:t>
      </w:r>
      <w:r w:rsidR="0081065F">
        <w:t xml:space="preserve"> </w:t>
      </w:r>
      <w:r>
        <w:t>Cross-ref:</w:t>
      </w:r>
    </w:p>
    <w:p w14:paraId="5DCBC638" w14:textId="62E960E2" w:rsidR="00433514" w:rsidRPr="00433514" w:rsidRDefault="00433514" w:rsidP="009A011F">
      <w:pPr>
        <w:pStyle w:val="BodyText"/>
        <w:numPr>
          <w:ilvl w:val="0"/>
          <w:numId w:val="25"/>
        </w:numPr>
        <w:rPr>
          <w:lang w:val="fr-FR"/>
        </w:rPr>
      </w:pPr>
      <w:proofErr w:type="spellStart"/>
      <w:r w:rsidRPr="00433514">
        <w:rPr>
          <w:lang w:val="fr-FR"/>
        </w:rPr>
        <w:t>Entire</w:t>
      </w:r>
      <w:proofErr w:type="spellEnd"/>
      <w:r w:rsidRPr="00433514">
        <w:rPr>
          <w:lang w:val="fr-FR"/>
        </w:rPr>
        <w:t xml:space="preserve"> </w:t>
      </w:r>
      <w:proofErr w:type="spellStart"/>
      <w:r w:rsidRPr="00433514">
        <w:rPr>
          <w:lang w:val="fr-FR"/>
        </w:rPr>
        <w:t>caption</w:t>
      </w:r>
      <w:proofErr w:type="spellEnd"/>
      <w:r w:rsidRPr="00433514">
        <w:rPr>
          <w:lang w:val="fr-FR"/>
        </w:rPr>
        <w:t xml:space="preserve">: </w:t>
      </w:r>
      <w:r>
        <w:fldChar w:fldCharType="begin"/>
      </w:r>
      <w:r w:rsidRPr="00433514">
        <w:rPr>
          <w:lang w:val="fr-FR"/>
        </w:rPr>
        <w:instrText xml:space="preserve"> REF _Ref153547147 \h </w:instrText>
      </w:r>
      <w:r>
        <w:fldChar w:fldCharType="separate"/>
      </w:r>
      <w:r w:rsidR="003001DF" w:rsidRPr="003001DF">
        <w:rPr>
          <w:lang w:val="fr-FR"/>
        </w:rPr>
        <w:t xml:space="preserve">Figure </w:t>
      </w:r>
      <w:r w:rsidR="003001DF" w:rsidRPr="003001DF">
        <w:rPr>
          <w:noProof/>
          <w:lang w:val="fr-FR"/>
        </w:rPr>
        <w:t>2</w:t>
      </w:r>
      <w:r w:rsidR="003001DF" w:rsidRPr="003001DF">
        <w:rPr>
          <w:lang w:val="fr-FR"/>
        </w:rPr>
        <w:t xml:space="preserve">. Example </w:t>
      </w:r>
      <w:proofErr w:type="spellStart"/>
      <w:r w:rsidR="003001DF" w:rsidRPr="003001DF">
        <w:rPr>
          <w:lang w:val="fr-FR"/>
        </w:rPr>
        <w:t>caption</w:t>
      </w:r>
      <w:proofErr w:type="spellEnd"/>
      <w:r w:rsidR="003001DF" w:rsidRPr="003001DF">
        <w:rPr>
          <w:lang w:val="fr-FR"/>
        </w:rPr>
        <w:t>.</w:t>
      </w:r>
      <w:r>
        <w:fldChar w:fldCharType="end"/>
      </w:r>
    </w:p>
    <w:p w14:paraId="07FEC5F2" w14:textId="59465159" w:rsidR="00EE4149" w:rsidRDefault="00EE4149" w:rsidP="00EE4149">
      <w:pPr>
        <w:pStyle w:val="BodyText"/>
        <w:numPr>
          <w:ilvl w:val="0"/>
          <w:numId w:val="25"/>
        </w:numPr>
      </w:pPr>
      <w:r>
        <w:t xml:space="preserve">Only label and number: </w:t>
      </w:r>
      <w:r>
        <w:fldChar w:fldCharType="begin"/>
      </w:r>
      <w:r>
        <w:instrText xml:space="preserve"> REF _Ref153547172 \h </w:instrText>
      </w:r>
      <w:r>
        <w:fldChar w:fldCharType="separate"/>
      </w:r>
      <w:r w:rsidR="003001DF">
        <w:t xml:space="preserve">Figure </w:t>
      </w:r>
      <w:r w:rsidR="003001DF">
        <w:rPr>
          <w:noProof/>
        </w:rPr>
        <w:t>2</w:t>
      </w:r>
      <w:r>
        <w:fldChar w:fldCharType="end"/>
      </w:r>
    </w:p>
    <w:p w14:paraId="3C7EC9C1" w14:textId="5A88640F" w:rsidR="00433514" w:rsidRDefault="00063926" w:rsidP="00433514">
      <w:pPr>
        <w:pStyle w:val="BodyText"/>
        <w:numPr>
          <w:ilvl w:val="0"/>
          <w:numId w:val="25"/>
        </w:numPr>
      </w:pPr>
      <w:r>
        <w:t>Only caption text</w:t>
      </w:r>
      <w:r w:rsidR="00433514">
        <w:t xml:space="preserve">: </w:t>
      </w:r>
      <w:r w:rsidR="00433514">
        <w:fldChar w:fldCharType="begin"/>
      </w:r>
      <w:r w:rsidR="00433514">
        <w:instrText xml:space="preserve"> REF _Ref153547167 \h </w:instrText>
      </w:r>
      <w:r w:rsidR="00433514">
        <w:fldChar w:fldCharType="separate"/>
      </w:r>
      <w:r w:rsidR="003001DF">
        <w:t>Example caption.</w:t>
      </w:r>
      <w:r w:rsidR="00433514">
        <w:fldChar w:fldCharType="end"/>
      </w:r>
    </w:p>
    <w:p w14:paraId="0930851E" w14:textId="10290213" w:rsidR="00EE4149" w:rsidRDefault="00EE4149" w:rsidP="00EE4149">
      <w:pPr>
        <w:pStyle w:val="BodyText"/>
        <w:numPr>
          <w:ilvl w:val="0"/>
          <w:numId w:val="25"/>
        </w:numPr>
      </w:pPr>
      <w:r>
        <w:t xml:space="preserve">Above/below: </w:t>
      </w:r>
      <w:r>
        <w:fldChar w:fldCharType="begin"/>
      </w:r>
      <w:r>
        <w:instrText xml:space="preserve"> REF _Ref153547147 \p \h </w:instrText>
      </w:r>
      <w:r>
        <w:fldChar w:fldCharType="separate"/>
      </w:r>
      <w:r w:rsidR="003001DF">
        <w:t>above</w:t>
      </w:r>
      <w:r>
        <w:fldChar w:fldCharType="end"/>
      </w:r>
    </w:p>
    <w:p w14:paraId="62D007BC" w14:textId="359CED3C" w:rsidR="00EE4149" w:rsidRDefault="00EE4149" w:rsidP="00433514">
      <w:pPr>
        <w:pStyle w:val="BodyText"/>
        <w:numPr>
          <w:ilvl w:val="0"/>
          <w:numId w:val="25"/>
        </w:numPr>
      </w:pPr>
      <w:r>
        <w:t xml:space="preserve">Page number: </w:t>
      </w:r>
      <w:r>
        <w:fldChar w:fldCharType="begin"/>
      </w:r>
      <w:r>
        <w:instrText xml:space="preserve"> PAGEREF _Ref153547147 \h </w:instrText>
      </w:r>
      <w:r>
        <w:fldChar w:fldCharType="separate"/>
      </w:r>
      <w:r w:rsidR="003001DF">
        <w:rPr>
          <w:noProof/>
        </w:rPr>
        <w:t>6</w:t>
      </w:r>
      <w:r>
        <w:fldChar w:fldCharType="end"/>
      </w:r>
    </w:p>
    <w:p w14:paraId="024FF39C" w14:textId="7C284BFB" w:rsidR="00433514" w:rsidRDefault="001007A2" w:rsidP="00DE240C">
      <w:pPr>
        <w:pStyle w:val="BodyText"/>
      </w:pPr>
      <w:r>
        <w:t>The same but for table:</w:t>
      </w:r>
    </w:p>
    <w:p w14:paraId="71306E23" w14:textId="3AE3D9CC" w:rsidR="001007A2" w:rsidRPr="00433514" w:rsidRDefault="001007A2" w:rsidP="001007A2">
      <w:pPr>
        <w:pStyle w:val="BodyText"/>
        <w:numPr>
          <w:ilvl w:val="0"/>
          <w:numId w:val="25"/>
        </w:numPr>
        <w:rPr>
          <w:lang w:val="fr-FR"/>
        </w:rPr>
      </w:pPr>
      <w:proofErr w:type="spellStart"/>
      <w:r w:rsidRPr="00433514">
        <w:rPr>
          <w:lang w:val="fr-FR"/>
        </w:rPr>
        <w:t>Entire</w:t>
      </w:r>
      <w:proofErr w:type="spellEnd"/>
      <w:r w:rsidRPr="00433514">
        <w:rPr>
          <w:lang w:val="fr-FR"/>
        </w:rPr>
        <w:t xml:space="preserve"> </w:t>
      </w:r>
      <w:proofErr w:type="spellStart"/>
      <w:r w:rsidRPr="00433514">
        <w:rPr>
          <w:lang w:val="fr-FR"/>
        </w:rPr>
        <w:t>caption</w:t>
      </w:r>
      <w:proofErr w:type="spellEnd"/>
      <w:r w:rsidRPr="00433514">
        <w:rPr>
          <w:lang w:val="fr-FR"/>
        </w:rPr>
        <w:t xml:space="preserve">: </w:t>
      </w:r>
      <w:r w:rsidR="00EE4149">
        <w:rPr>
          <w:lang w:val="fr-FR"/>
        </w:rPr>
        <w:fldChar w:fldCharType="begin"/>
      </w:r>
      <w:r w:rsidR="00EE4149">
        <w:rPr>
          <w:lang w:val="fr-FR"/>
        </w:rPr>
        <w:instrText xml:space="preserve"> REF _Ref153548147 \h </w:instrText>
      </w:r>
      <w:r w:rsidR="00EE4149">
        <w:rPr>
          <w:lang w:val="fr-FR"/>
        </w:rPr>
      </w:r>
      <w:r w:rsidR="00EE4149">
        <w:rPr>
          <w:lang w:val="fr-FR"/>
        </w:rPr>
        <w:fldChar w:fldCharType="separate"/>
      </w:r>
      <w:r w:rsidR="003001DF">
        <w:t xml:space="preserve">Table </w:t>
      </w:r>
      <w:r w:rsidR="003001DF">
        <w:rPr>
          <w:noProof/>
        </w:rPr>
        <w:t>1</w:t>
      </w:r>
      <w:r w:rsidR="003001DF">
        <w:t>. A sample title</w:t>
      </w:r>
      <w:r w:rsidR="00EE4149">
        <w:rPr>
          <w:lang w:val="fr-FR"/>
        </w:rPr>
        <w:fldChar w:fldCharType="end"/>
      </w:r>
    </w:p>
    <w:p w14:paraId="741DCA2D" w14:textId="171B69B6" w:rsidR="00EE4149" w:rsidRDefault="00EE4149" w:rsidP="00EE4149">
      <w:pPr>
        <w:pStyle w:val="BodyText"/>
        <w:numPr>
          <w:ilvl w:val="0"/>
          <w:numId w:val="25"/>
        </w:numPr>
      </w:pPr>
      <w:r>
        <w:t xml:space="preserve">Only label and number: </w:t>
      </w:r>
      <w:r>
        <w:fldChar w:fldCharType="begin"/>
      </w:r>
      <w:r>
        <w:instrText xml:space="preserve"> REF _Ref153548165 \h </w:instrText>
      </w:r>
      <w:r>
        <w:fldChar w:fldCharType="separate"/>
      </w:r>
      <w:r w:rsidR="003001DF">
        <w:t xml:space="preserve">Table </w:t>
      </w:r>
      <w:r w:rsidR="003001DF">
        <w:rPr>
          <w:noProof/>
        </w:rPr>
        <w:t>1</w:t>
      </w:r>
      <w:r>
        <w:fldChar w:fldCharType="end"/>
      </w:r>
    </w:p>
    <w:p w14:paraId="5666A288" w14:textId="16D6B699" w:rsidR="001007A2" w:rsidRDefault="001007A2" w:rsidP="001007A2">
      <w:pPr>
        <w:pStyle w:val="BodyText"/>
        <w:numPr>
          <w:ilvl w:val="0"/>
          <w:numId w:val="25"/>
        </w:numPr>
      </w:pPr>
      <w:r>
        <w:t xml:space="preserve">Only caption text: </w:t>
      </w:r>
      <w:r w:rsidR="00EE4149">
        <w:fldChar w:fldCharType="begin"/>
      </w:r>
      <w:r w:rsidR="00EE4149">
        <w:instrText xml:space="preserve"> REF _Ref153548158 \h </w:instrText>
      </w:r>
      <w:r w:rsidR="00EE4149">
        <w:fldChar w:fldCharType="separate"/>
      </w:r>
      <w:r w:rsidR="003001DF">
        <w:t>A sample title</w:t>
      </w:r>
      <w:r w:rsidR="00EE4149">
        <w:fldChar w:fldCharType="end"/>
      </w:r>
    </w:p>
    <w:p w14:paraId="3F539544" w14:textId="01F584CB" w:rsidR="00EE4149" w:rsidRDefault="00EE4149" w:rsidP="00EE4149">
      <w:pPr>
        <w:pStyle w:val="BodyText"/>
        <w:numPr>
          <w:ilvl w:val="0"/>
          <w:numId w:val="25"/>
        </w:numPr>
      </w:pPr>
      <w:r>
        <w:t xml:space="preserve">Above/below: </w:t>
      </w:r>
      <w:r>
        <w:fldChar w:fldCharType="begin"/>
      </w:r>
      <w:r>
        <w:instrText xml:space="preserve"> REF _Ref153548147 \p \h </w:instrText>
      </w:r>
      <w:r>
        <w:fldChar w:fldCharType="separate"/>
      </w:r>
      <w:r w:rsidR="003001DF">
        <w:t>above</w:t>
      </w:r>
      <w:r>
        <w:fldChar w:fldCharType="end"/>
      </w:r>
    </w:p>
    <w:p w14:paraId="30F7CCF4" w14:textId="26AF591C" w:rsidR="001007A2" w:rsidRDefault="00EE4149" w:rsidP="00617960">
      <w:pPr>
        <w:pStyle w:val="BodyText"/>
        <w:numPr>
          <w:ilvl w:val="0"/>
          <w:numId w:val="25"/>
        </w:numPr>
      </w:pPr>
      <w:r>
        <w:t xml:space="preserve">Page number: </w:t>
      </w:r>
      <w:r>
        <w:fldChar w:fldCharType="begin"/>
      </w:r>
      <w:r>
        <w:instrText xml:space="preserve"> PAGEREF _Ref153548147 \h </w:instrText>
      </w:r>
      <w:r>
        <w:fldChar w:fldCharType="separate"/>
      </w:r>
      <w:r w:rsidR="003001DF">
        <w:rPr>
          <w:noProof/>
        </w:rPr>
        <w:t>6</w:t>
      </w:r>
      <w:r>
        <w:fldChar w:fldCharType="end"/>
      </w:r>
    </w:p>
    <w:p w14:paraId="4A01FE22" w14:textId="77777777" w:rsidR="002C397A" w:rsidRDefault="00EE1DD5">
      <w:pPr>
        <w:pStyle w:val="Heading2"/>
      </w:pPr>
      <w:bookmarkStart w:id="20" w:name="tables"/>
      <w:r>
        <w:lastRenderedPageBreak/>
        <w:t>Tables</w:t>
      </w:r>
      <w:bookmarkEnd w:id="20"/>
    </w:p>
    <w:p w14:paraId="7C824C0C" w14:textId="1CFEC569" w:rsidR="009663B1" w:rsidRDefault="009663B1" w:rsidP="009663B1">
      <w:pPr>
        <w:pStyle w:val="FirstParagraph"/>
      </w:pPr>
      <w:bookmarkStart w:id="21" w:name="markdown-tables"/>
      <w:r>
        <w:t>There are no explicit rules for formatting a table. As long as you will insert a proper MS Word table, the platform should be able to recognize it and its contents and render it.</w:t>
      </w:r>
    </w:p>
    <w:tbl>
      <w:tblPr>
        <w:tblStyle w:val="Table"/>
        <w:tblW w:w="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7E0" w:firstRow="1" w:lastRow="1" w:firstColumn="1" w:lastColumn="1" w:noHBand="1" w:noVBand="1"/>
      </w:tblPr>
      <w:tblGrid>
        <w:gridCol w:w="1946"/>
        <w:gridCol w:w="1946"/>
      </w:tblGrid>
      <w:tr w:rsidR="009663B1" w14:paraId="431405F9" w14:textId="77777777" w:rsidTr="00875591">
        <w:tc>
          <w:tcPr>
            <w:tcW w:w="0" w:type="auto"/>
            <w:vAlign w:val="bottom"/>
          </w:tcPr>
          <w:p w14:paraId="2DAC66FD" w14:textId="77777777" w:rsidR="009663B1" w:rsidRPr="00294D53" w:rsidRDefault="009663B1" w:rsidP="00875591">
            <w:pPr>
              <w:pStyle w:val="Compact"/>
              <w:rPr>
                <w:b/>
                <w:bCs/>
              </w:rPr>
            </w:pPr>
            <w:r w:rsidRPr="00294D53">
              <w:rPr>
                <w:b/>
                <w:bCs/>
              </w:rPr>
              <w:t>Header 1</w:t>
            </w:r>
          </w:p>
        </w:tc>
        <w:tc>
          <w:tcPr>
            <w:tcW w:w="0" w:type="auto"/>
            <w:vAlign w:val="bottom"/>
          </w:tcPr>
          <w:p w14:paraId="49F7D0DA" w14:textId="77777777" w:rsidR="009663B1" w:rsidRPr="00294D53" w:rsidRDefault="009663B1" w:rsidP="00875591">
            <w:pPr>
              <w:pStyle w:val="Compact"/>
              <w:rPr>
                <w:b/>
                <w:bCs/>
              </w:rPr>
            </w:pPr>
            <w:r w:rsidRPr="00294D53">
              <w:rPr>
                <w:b/>
                <w:bCs/>
              </w:rPr>
              <w:t>Header 2</w:t>
            </w:r>
          </w:p>
        </w:tc>
      </w:tr>
      <w:tr w:rsidR="009663B1" w14:paraId="0180B406" w14:textId="77777777" w:rsidTr="00875591">
        <w:tc>
          <w:tcPr>
            <w:tcW w:w="0" w:type="auto"/>
          </w:tcPr>
          <w:p w14:paraId="723605EF" w14:textId="77777777" w:rsidR="009663B1" w:rsidRDefault="009663B1" w:rsidP="00875591">
            <w:pPr>
              <w:pStyle w:val="Compact"/>
            </w:pPr>
            <w:r>
              <w:t>Row 1, Column 1</w:t>
            </w:r>
          </w:p>
        </w:tc>
        <w:tc>
          <w:tcPr>
            <w:tcW w:w="0" w:type="auto"/>
          </w:tcPr>
          <w:p w14:paraId="1D8E91EB" w14:textId="77777777" w:rsidR="009663B1" w:rsidRDefault="009663B1" w:rsidP="00875591">
            <w:pPr>
              <w:pStyle w:val="Compact"/>
            </w:pPr>
            <w:r>
              <w:t>Row 1, Column 2</w:t>
            </w:r>
          </w:p>
        </w:tc>
      </w:tr>
      <w:tr w:rsidR="009663B1" w14:paraId="0042928C" w14:textId="77777777" w:rsidTr="00875591">
        <w:tc>
          <w:tcPr>
            <w:tcW w:w="0" w:type="auto"/>
          </w:tcPr>
          <w:p w14:paraId="418700E1" w14:textId="77777777" w:rsidR="009663B1" w:rsidRDefault="009663B1" w:rsidP="00875591">
            <w:pPr>
              <w:pStyle w:val="Compact"/>
            </w:pPr>
            <w:r>
              <w:t>Row 2, Column 1</w:t>
            </w:r>
          </w:p>
        </w:tc>
        <w:tc>
          <w:tcPr>
            <w:tcW w:w="0" w:type="auto"/>
          </w:tcPr>
          <w:p w14:paraId="73398224" w14:textId="77777777" w:rsidR="009663B1" w:rsidRDefault="009663B1" w:rsidP="00875591">
            <w:pPr>
              <w:pStyle w:val="Compact"/>
            </w:pPr>
            <w:r>
              <w:t>Row 2, Column 2</w:t>
            </w:r>
          </w:p>
        </w:tc>
      </w:tr>
    </w:tbl>
    <w:p w14:paraId="64BE7DA2" w14:textId="616F417A" w:rsidR="009663B1" w:rsidRDefault="009663B1" w:rsidP="009663B1">
      <w:pPr>
        <w:pStyle w:val="BodyText"/>
      </w:pPr>
      <w:r>
        <w:t>Note that the styling of a table does not influence how the platform will render it.</w:t>
      </w:r>
      <w:r w:rsidR="0046673B">
        <w:t xml:space="preserve"> The general rules of styling are applied, though (see for example the bolded table headers).</w:t>
      </w:r>
    </w:p>
    <w:tbl>
      <w:tblPr>
        <w:tblStyle w:val="Table"/>
        <w:tblW w:w="2079" w:type="pct"/>
        <w:tblLook w:val="07E0" w:firstRow="1" w:lastRow="1" w:firstColumn="1" w:lastColumn="1" w:noHBand="1" w:noVBand="1"/>
      </w:tblPr>
      <w:tblGrid>
        <w:gridCol w:w="1946"/>
        <w:gridCol w:w="1946"/>
      </w:tblGrid>
      <w:tr w:rsidR="00332000" w14:paraId="2D09EF51" w14:textId="77777777" w:rsidTr="009663B1"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14:paraId="39593A07" w14:textId="77777777" w:rsidR="00332000" w:rsidRPr="00294D53" w:rsidRDefault="00332000" w:rsidP="00875591">
            <w:pPr>
              <w:pStyle w:val="Compact"/>
              <w:rPr>
                <w:b/>
                <w:bCs/>
              </w:rPr>
            </w:pPr>
            <w:r w:rsidRPr="00294D53">
              <w:rPr>
                <w:b/>
                <w:bCs/>
              </w:rPr>
              <w:t>Header 1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14:paraId="2F13FE27" w14:textId="77777777" w:rsidR="00332000" w:rsidRPr="00294D53" w:rsidRDefault="00332000" w:rsidP="00875591">
            <w:pPr>
              <w:pStyle w:val="Compact"/>
              <w:rPr>
                <w:b/>
                <w:bCs/>
              </w:rPr>
            </w:pPr>
            <w:r w:rsidRPr="00294D53">
              <w:rPr>
                <w:b/>
                <w:bCs/>
              </w:rPr>
              <w:t>Header 2</w:t>
            </w:r>
          </w:p>
        </w:tc>
      </w:tr>
      <w:tr w:rsidR="00332000" w14:paraId="04324C32" w14:textId="77777777" w:rsidTr="009663B1">
        <w:tc>
          <w:tcPr>
            <w:tcW w:w="0" w:type="auto"/>
          </w:tcPr>
          <w:p w14:paraId="712EC566" w14:textId="77777777" w:rsidR="00332000" w:rsidRDefault="00332000" w:rsidP="00875591">
            <w:pPr>
              <w:pStyle w:val="Compact"/>
            </w:pPr>
            <w:r>
              <w:t>Row 1, Column 1</w:t>
            </w:r>
          </w:p>
        </w:tc>
        <w:tc>
          <w:tcPr>
            <w:tcW w:w="0" w:type="auto"/>
          </w:tcPr>
          <w:p w14:paraId="2A57C521" w14:textId="77777777" w:rsidR="00332000" w:rsidRDefault="00332000" w:rsidP="00875591">
            <w:pPr>
              <w:pStyle w:val="Compact"/>
            </w:pPr>
            <w:r>
              <w:t>Row 1, Column 2</w:t>
            </w:r>
          </w:p>
        </w:tc>
      </w:tr>
      <w:tr w:rsidR="00332000" w14:paraId="5A3D1EBA" w14:textId="77777777" w:rsidTr="009663B1">
        <w:tc>
          <w:tcPr>
            <w:tcW w:w="0" w:type="auto"/>
          </w:tcPr>
          <w:p w14:paraId="18A1DF67" w14:textId="77777777" w:rsidR="00332000" w:rsidRDefault="00332000" w:rsidP="00875591">
            <w:pPr>
              <w:pStyle w:val="Compact"/>
            </w:pPr>
            <w:r>
              <w:t>Row 2, Column 1</w:t>
            </w:r>
          </w:p>
        </w:tc>
        <w:tc>
          <w:tcPr>
            <w:tcW w:w="0" w:type="auto"/>
          </w:tcPr>
          <w:p w14:paraId="15041F9A" w14:textId="77777777" w:rsidR="00332000" w:rsidRDefault="00332000" w:rsidP="00875591">
            <w:pPr>
              <w:pStyle w:val="Compact"/>
            </w:pPr>
            <w:r>
              <w:t>Row 2, Column 2</w:t>
            </w:r>
          </w:p>
        </w:tc>
      </w:tr>
    </w:tbl>
    <w:p w14:paraId="0B16AAA0" w14:textId="77777777" w:rsidR="00CA5C9F" w:rsidRPr="00C04588" w:rsidRDefault="00CA5C9F" w:rsidP="00E915DF"/>
    <w:p w14:paraId="7176632F" w14:textId="073897E3" w:rsidR="00E915DF" w:rsidRDefault="00E915DF" w:rsidP="00E915DF">
      <w:pPr>
        <w:pStyle w:val="Heading2"/>
      </w:pPr>
      <w:bookmarkStart w:id="22" w:name="admonitions-myst-feature"/>
      <w:bookmarkEnd w:id="21"/>
      <w:r>
        <w:t>Directives</w:t>
      </w:r>
    </w:p>
    <w:p w14:paraId="2127A035" w14:textId="1913C4F7" w:rsidR="00B94245" w:rsidRDefault="00972B6E" w:rsidP="00347550">
      <w:pPr>
        <w:pStyle w:val="BodyText"/>
      </w:pPr>
      <w:r w:rsidRPr="00972B6E">
        <w:t>Directives are multi-line containers</w:t>
      </w:r>
      <w:r>
        <w:t xml:space="preserve"> that allow you to place a complex element that will be interpreted by the platform. As a general rule, each directive consists of an opening colon fence (`:::`), name of a directive enclosed in braces (`{directive-name}`), content, and closing colon fence.</w:t>
      </w:r>
      <w:r w:rsidR="00347550">
        <w:t xml:space="preserve"> Directives have to be continues text without blank lines. A syntax of a directive is presented below. Later in this chapter you will find examples of many different directives.</w:t>
      </w:r>
    </w:p>
    <w:p w14:paraId="2E55A750" w14:textId="3BCE8710" w:rsidR="00972B6E" w:rsidRDefault="00972B6E" w:rsidP="00972B6E">
      <w:pPr>
        <w:pStyle w:val="BodyText"/>
      </w:pPr>
      <w:r>
        <w:t>```</w:t>
      </w:r>
    </w:p>
    <w:p w14:paraId="7D204B19" w14:textId="6F4B262F" w:rsidR="00972B6E" w:rsidRDefault="00972B6E" w:rsidP="00972B6E">
      <w:pPr>
        <w:pStyle w:val="BodyText"/>
      </w:pPr>
      <w:r>
        <w:t>:::{</w:t>
      </w:r>
      <w:r w:rsidR="00347550">
        <w:t>some-directive-name</w:t>
      </w:r>
      <w:r>
        <w:t>}</w:t>
      </w:r>
    </w:p>
    <w:p w14:paraId="420D841E" w14:textId="3BDB2F6A" w:rsidR="00972B6E" w:rsidRDefault="00347550" w:rsidP="00972B6E">
      <w:pPr>
        <w:pStyle w:val="BodyText"/>
      </w:pPr>
      <w:r>
        <w:t>Content.</w:t>
      </w:r>
    </w:p>
    <w:p w14:paraId="420106DD" w14:textId="2E21012E" w:rsidR="00972B6E" w:rsidRDefault="00972B6E" w:rsidP="00972B6E">
      <w:pPr>
        <w:pStyle w:val="BodyText"/>
      </w:pPr>
      <w:r>
        <w:t>:::</w:t>
      </w:r>
    </w:p>
    <w:p w14:paraId="7BB171ED" w14:textId="6EAB46F8" w:rsidR="00972B6E" w:rsidRPr="00972B6E" w:rsidRDefault="00972B6E" w:rsidP="00972B6E">
      <w:pPr>
        <w:pStyle w:val="BodyText"/>
      </w:pPr>
      <w:r>
        <w:t>```</w:t>
      </w:r>
    </w:p>
    <w:p w14:paraId="7350FC66" w14:textId="7DEDE895" w:rsidR="00161AEE" w:rsidRDefault="00161AEE" w:rsidP="00161AEE">
      <w:pPr>
        <w:pStyle w:val="BodyText"/>
        <w:rPr>
          <w:rFonts w:eastAsiaTheme="minorEastAsia"/>
        </w:rPr>
      </w:pPr>
      <w:r w:rsidRPr="008A28C7">
        <w:rPr>
          <w:rFonts w:eastAsiaTheme="minorEastAsia"/>
        </w:rPr>
        <w:t>:::{</w:t>
      </w:r>
      <w:r w:rsidR="00037CD1">
        <w:rPr>
          <w:rFonts w:eastAsiaTheme="minorEastAsia"/>
        </w:rPr>
        <w:t>i</w:t>
      </w:r>
      <w:r w:rsidR="00BF2ED9">
        <w:rPr>
          <w:rFonts w:eastAsiaTheme="minorEastAsia"/>
        </w:rPr>
        <w:t>mportant</w:t>
      </w:r>
      <w:r w:rsidRPr="008A28C7">
        <w:rPr>
          <w:rFonts w:eastAsiaTheme="minorEastAsia"/>
        </w:rPr>
        <w:t>}</w:t>
      </w:r>
      <w:r w:rsidR="00895196">
        <w:rPr>
          <w:rFonts w:eastAsiaTheme="minorEastAsia"/>
        </w:rPr>
        <w:br/>
      </w:r>
      <w:r>
        <w:rPr>
          <w:rFonts w:eastAsiaTheme="minorEastAsia"/>
        </w:rPr>
        <w:t>Remember, directives must be a continues text undivided by blank lines. To avoid common problems with directives that span multiple lines, you might need to use the “Shift + Enter” instead of splitting lines with “Enter” to format your equation.</w:t>
      </w:r>
      <w:r w:rsidR="00895196">
        <w:rPr>
          <w:rFonts w:eastAsiaTheme="minorEastAsia"/>
        </w:rPr>
        <w:br/>
      </w:r>
      <w:r w:rsidRPr="008A28C7">
        <w:rPr>
          <w:rFonts w:eastAsiaTheme="minorEastAsia"/>
        </w:rPr>
        <w:t>:::</w:t>
      </w:r>
    </w:p>
    <w:p w14:paraId="6ED59FF2" w14:textId="77777777" w:rsidR="00161AEE" w:rsidRDefault="00161AEE" w:rsidP="006B55DD">
      <w:pPr>
        <w:pStyle w:val="BodyText"/>
      </w:pPr>
    </w:p>
    <w:p w14:paraId="11555DF5" w14:textId="77E71449" w:rsidR="001C3DA7" w:rsidRDefault="001C3DA7" w:rsidP="001C3DA7">
      <w:pPr>
        <w:pStyle w:val="Heading3"/>
      </w:pPr>
      <w:r>
        <w:t>Cards</w:t>
      </w:r>
    </w:p>
    <w:p w14:paraId="77021C4B" w14:textId="55DE8B8D" w:rsidR="001C3DA7" w:rsidRDefault="001C3DA7" w:rsidP="001C3DA7">
      <w:pPr>
        <w:pStyle w:val="FirstParagraph"/>
      </w:pPr>
      <w:r>
        <w:t xml:space="preserve">You can </w:t>
      </w:r>
      <w:r w:rsidRPr="001C3DA7">
        <w:t>group related information in a container</w:t>
      </w:r>
      <w:r>
        <w:t xml:space="preserve"> box</w:t>
      </w:r>
      <w:r w:rsidR="0026457E">
        <w:t xml:space="preserve"> that will adjust to the width of the page</w:t>
      </w:r>
      <w:r>
        <w:t>.</w:t>
      </w:r>
    </w:p>
    <w:p w14:paraId="45DF7440" w14:textId="6383E7C9" w:rsidR="001C3DA7" w:rsidRPr="001C3DA7" w:rsidRDefault="001C3DA7" w:rsidP="001C3DA7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>
        <w:rPr>
          <w:rFonts w:ascii="Consolas" w:eastAsia="Times New Roman" w:hAnsi="Consolas" w:cs="Courier New"/>
          <w:color w:val="1F2328"/>
          <w:sz w:val="20"/>
          <w:szCs w:val="20"/>
        </w:rPr>
        <w:lastRenderedPageBreak/>
        <w:t>:::</w:t>
      </w:r>
      <w:r w:rsidRPr="001C3DA7">
        <w:rPr>
          <w:rFonts w:ascii="Consolas" w:eastAsia="Times New Roman" w:hAnsi="Consolas" w:cs="Courier New"/>
          <w:color w:val="1F2328"/>
          <w:sz w:val="20"/>
          <w:szCs w:val="20"/>
        </w:rPr>
        <w:t>{card} Card title</w:t>
      </w:r>
      <w:r w:rsidR="006C08BF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1C3DA7">
        <w:rPr>
          <w:rFonts w:ascii="Consolas" w:eastAsia="Times New Roman" w:hAnsi="Consolas" w:cs="Courier New"/>
          <w:color w:val="1F2328"/>
          <w:sz w:val="20"/>
          <w:szCs w:val="20"/>
        </w:rPr>
        <w:t>Card content</w:t>
      </w:r>
      <w:r w:rsidR="006C08BF">
        <w:rPr>
          <w:rFonts w:ascii="Consolas" w:eastAsia="Times New Roman" w:hAnsi="Consolas" w:cs="Courier New"/>
          <w:color w:val="1F2328"/>
          <w:sz w:val="20"/>
          <w:szCs w:val="20"/>
        </w:rPr>
        <w:br/>
      </w:r>
      <w:r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616BE677" w14:textId="77777777" w:rsidR="001C3DA7" w:rsidRPr="001C3DA7" w:rsidRDefault="001C3DA7" w:rsidP="001C3DA7">
      <w:pPr>
        <w:pStyle w:val="BodyText"/>
      </w:pPr>
    </w:p>
    <w:p w14:paraId="5F508382" w14:textId="39020573" w:rsidR="002C397A" w:rsidRDefault="00EE1DD5">
      <w:pPr>
        <w:pStyle w:val="Heading3"/>
      </w:pPr>
      <w:r>
        <w:t>Admonitions</w:t>
      </w:r>
      <w:bookmarkEnd w:id="22"/>
    </w:p>
    <w:p w14:paraId="2ED20970" w14:textId="7BDEA2F4" w:rsidR="002C397A" w:rsidRDefault="00EE1DD5">
      <w:pPr>
        <w:pStyle w:val="FirstParagraph"/>
      </w:pPr>
      <w:r>
        <w:t>Admonitions highlight a particular block of text that exists slightly apart from the narrative of your page, such as a note or a warning.</w:t>
      </w:r>
    </w:p>
    <w:p w14:paraId="271E7137" w14:textId="32C6F39F" w:rsidR="00703F3D" w:rsidRDefault="004F572D" w:rsidP="00703F3D">
      <w:pPr>
        <w:pStyle w:val="BodyText"/>
      </w:pPr>
      <w:r>
        <w:rPr>
          <w:noProof/>
        </w:rPr>
        <w:drawing>
          <wp:inline distT="0" distB="0" distL="0" distR="0" wp14:anchorId="5E5E64CE" wp14:editId="3700BFB2">
            <wp:extent cx="5943600" cy="122301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223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21112D" w14:textId="26171AB4" w:rsidR="00703F3D" w:rsidRDefault="00385BCB" w:rsidP="00703F3D">
      <w:pPr>
        <w:pStyle w:val="BodyText"/>
      </w:pPr>
      <w:r>
        <w:t>To achieve that, you have to use the following syntax:</w:t>
      </w:r>
    </w:p>
    <w:p w14:paraId="4B65418E" w14:textId="77777777" w:rsidR="00926D4C" w:rsidRDefault="00385BCB" w:rsidP="00703F3D">
      <w:pPr>
        <w:pStyle w:val="BodyText"/>
      </w:pPr>
      <w:r>
        <w:rPr>
          <w:rStyle w:val="VerbatimChar"/>
        </w:rPr>
        <w:t>:::{tip}</w:t>
      </w:r>
      <w:r>
        <w:br/>
      </w:r>
      <w:r>
        <w:rPr>
          <w:rStyle w:val="VerbatimChar"/>
        </w:rPr>
        <w:t>Block of text that is separated from the rest of the page.</w:t>
      </w:r>
      <w:r>
        <w:br/>
      </w:r>
      <w:r>
        <w:rPr>
          <w:rStyle w:val="VerbatimChar"/>
        </w:rPr>
        <w:t>:::</w:t>
      </w:r>
      <w:r>
        <w:br/>
      </w:r>
    </w:p>
    <w:p w14:paraId="77036927" w14:textId="6B86857C" w:rsidR="00573A87" w:rsidRDefault="00D87343" w:rsidP="00B32055">
      <w:pPr>
        <w:pStyle w:val="BodyText"/>
      </w:pPr>
      <w:r>
        <w:t>Y</w:t>
      </w:r>
      <w:r w:rsidR="00385BCB">
        <w:t xml:space="preserve">ou can use different admonition types, which will be render using a color and an icon specific to that type. An icon might change in the future, but the general principle stays the same. Currently, </w:t>
      </w:r>
      <w:r w:rsidR="002F0FE7">
        <w:t xml:space="preserve">the </w:t>
      </w:r>
      <w:r w:rsidR="00385BCB">
        <w:t>supported admonition types</w:t>
      </w:r>
      <w:r w:rsidR="002F0FE7">
        <w:t xml:space="preserve"> are as follows:</w:t>
      </w:r>
      <w:bookmarkStart w:id="23" w:name="math-myst-feature"/>
    </w:p>
    <w:p w14:paraId="2F752303" w14:textId="27FEDE38" w:rsidR="00D87343" w:rsidRPr="00770673" w:rsidRDefault="00D87343" w:rsidP="00770673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{attention}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="00F37180" w:rsidRPr="00770673">
        <w:rPr>
          <w:rFonts w:ascii="Consolas" w:eastAsia="Times New Roman" w:hAnsi="Consolas" w:cs="Courier New"/>
          <w:color w:val="1F2328"/>
          <w:sz w:val="20"/>
          <w:szCs w:val="20"/>
        </w:rPr>
        <w:t>…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1A97585E" w14:textId="77777777" w:rsidR="0032451B" w:rsidRDefault="0032451B" w:rsidP="00D87343">
      <w:pPr>
        <w:pStyle w:val="BodyText"/>
      </w:pPr>
    </w:p>
    <w:p w14:paraId="4B4FB189" w14:textId="22BBD2EB" w:rsidR="00D87343" w:rsidRPr="00770673" w:rsidRDefault="00D87343" w:rsidP="00770673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{caution}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="00F37180" w:rsidRPr="00770673">
        <w:rPr>
          <w:rFonts w:ascii="Consolas" w:eastAsia="Times New Roman" w:hAnsi="Consolas" w:cs="Courier New"/>
          <w:color w:val="1F2328"/>
          <w:sz w:val="20"/>
          <w:szCs w:val="20"/>
        </w:rPr>
        <w:t>…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6EDE3FE1" w14:textId="76B85C4B" w:rsidR="00D87343" w:rsidRDefault="00D87343" w:rsidP="00D87343">
      <w:pPr>
        <w:pStyle w:val="BodyText"/>
        <w:rPr>
          <w:rStyle w:val="VerbatimChar"/>
        </w:rPr>
      </w:pPr>
    </w:p>
    <w:p w14:paraId="0C2ABFC4" w14:textId="77777777" w:rsidR="00160E53" w:rsidRPr="00770673" w:rsidRDefault="00160E53" w:rsidP="00770673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{warning}</w:t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  <w:t>…</w:t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  <w:t>:::</w:t>
      </w:r>
    </w:p>
    <w:p w14:paraId="34E9E609" w14:textId="77777777" w:rsidR="00160E53" w:rsidRDefault="00160E53" w:rsidP="00D87343">
      <w:pPr>
        <w:pStyle w:val="BodyText"/>
        <w:rPr>
          <w:rStyle w:val="VerbatimChar"/>
        </w:rPr>
      </w:pPr>
    </w:p>
    <w:p w14:paraId="5860AE8E" w14:textId="5F43F2FC" w:rsidR="00D87343" w:rsidRPr="00770673" w:rsidRDefault="00D87343" w:rsidP="00770673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{danger}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="00F37180" w:rsidRPr="00770673">
        <w:rPr>
          <w:rFonts w:ascii="Consolas" w:eastAsia="Times New Roman" w:hAnsi="Consolas" w:cs="Courier New"/>
          <w:color w:val="1F2328"/>
          <w:sz w:val="20"/>
          <w:szCs w:val="20"/>
        </w:rPr>
        <w:t>…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1FD8AA7A" w14:textId="77777777" w:rsidR="00D87343" w:rsidRDefault="00D87343" w:rsidP="00D87343">
      <w:pPr>
        <w:pStyle w:val="BodyText"/>
        <w:rPr>
          <w:rStyle w:val="VerbatimChar"/>
        </w:rPr>
      </w:pPr>
    </w:p>
    <w:p w14:paraId="22A4391C" w14:textId="1481056C" w:rsidR="00D87343" w:rsidRPr="00770673" w:rsidRDefault="00D87343" w:rsidP="00770673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lastRenderedPageBreak/>
        <w:t>:::{error}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="00F37180" w:rsidRPr="00770673">
        <w:rPr>
          <w:rFonts w:ascii="Consolas" w:eastAsia="Times New Roman" w:hAnsi="Consolas" w:cs="Courier New"/>
          <w:color w:val="1F2328"/>
          <w:sz w:val="20"/>
          <w:szCs w:val="20"/>
        </w:rPr>
        <w:t>…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6D0164CE" w14:textId="77777777" w:rsidR="00D87343" w:rsidRDefault="00D87343" w:rsidP="00D87343">
      <w:pPr>
        <w:pStyle w:val="BodyText"/>
        <w:rPr>
          <w:rStyle w:val="VerbatimChar"/>
        </w:rPr>
      </w:pPr>
    </w:p>
    <w:p w14:paraId="7320CFF4" w14:textId="3984BCCD" w:rsidR="00D153BC" w:rsidRPr="00770673" w:rsidRDefault="00D153BC" w:rsidP="00770673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{tip}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…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2D442FD9" w14:textId="77777777" w:rsidR="00D153BC" w:rsidRDefault="00D153BC" w:rsidP="00D87343">
      <w:pPr>
        <w:pStyle w:val="BodyText"/>
      </w:pPr>
    </w:p>
    <w:p w14:paraId="369671DC" w14:textId="27032191" w:rsidR="00D87343" w:rsidRPr="00770673" w:rsidRDefault="00D87343" w:rsidP="00770673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{hint}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="00F37180" w:rsidRPr="00770673">
        <w:rPr>
          <w:rFonts w:ascii="Consolas" w:eastAsia="Times New Roman" w:hAnsi="Consolas" w:cs="Courier New"/>
          <w:color w:val="1F2328"/>
          <w:sz w:val="20"/>
          <w:szCs w:val="20"/>
        </w:rPr>
        <w:t>…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01E5E96A" w14:textId="28F969BC" w:rsidR="00D87343" w:rsidRDefault="00D87343" w:rsidP="00D87343">
      <w:pPr>
        <w:pStyle w:val="BodyText"/>
      </w:pPr>
    </w:p>
    <w:p w14:paraId="07FB8BA8" w14:textId="47D1F81D" w:rsidR="00D153BC" w:rsidRPr="00770673" w:rsidRDefault="00D153BC" w:rsidP="00770673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{</w:t>
      </w:r>
      <w:proofErr w:type="spellStart"/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seealso</w:t>
      </w:r>
      <w:proofErr w:type="spellEnd"/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}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…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58295DB5" w14:textId="77777777" w:rsidR="00D153BC" w:rsidRPr="00D87343" w:rsidRDefault="00D153BC" w:rsidP="00D153BC">
      <w:pPr>
        <w:pStyle w:val="BodyText"/>
      </w:pPr>
    </w:p>
    <w:p w14:paraId="43A90DD1" w14:textId="75F5889E" w:rsidR="00D87343" w:rsidRPr="00770673" w:rsidRDefault="00D87343" w:rsidP="00770673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{important}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="00F37180" w:rsidRPr="00770673">
        <w:rPr>
          <w:rFonts w:ascii="Consolas" w:eastAsia="Times New Roman" w:hAnsi="Consolas" w:cs="Courier New"/>
          <w:color w:val="1F2328"/>
          <w:sz w:val="20"/>
          <w:szCs w:val="20"/>
        </w:rPr>
        <w:t>…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66E06102" w14:textId="77777777" w:rsidR="00D87343" w:rsidRPr="00D87343" w:rsidRDefault="00D87343" w:rsidP="00D87343">
      <w:pPr>
        <w:pStyle w:val="BodyText"/>
      </w:pPr>
    </w:p>
    <w:p w14:paraId="342D6B9C" w14:textId="38110D6A" w:rsidR="00D87343" w:rsidRPr="00770673" w:rsidRDefault="00D87343" w:rsidP="00770673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{note}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="00F37180" w:rsidRPr="00770673">
        <w:rPr>
          <w:rFonts w:ascii="Consolas" w:eastAsia="Times New Roman" w:hAnsi="Consolas" w:cs="Courier New"/>
          <w:color w:val="1F2328"/>
          <w:sz w:val="20"/>
          <w:szCs w:val="20"/>
        </w:rPr>
        <w:t>…</w:t>
      </w:r>
      <w:r w:rsidR="00B32055" w:rsidRPr="00770673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13160DD7" w14:textId="025B597A" w:rsidR="00D87343" w:rsidRDefault="00D87343" w:rsidP="00D87343">
      <w:pPr>
        <w:pStyle w:val="BodyText"/>
      </w:pPr>
    </w:p>
    <w:p w14:paraId="4647A025" w14:textId="23101893" w:rsidR="004F531D" w:rsidRDefault="004F531D" w:rsidP="004F531D">
      <w:pPr>
        <w:pStyle w:val="Heading3"/>
      </w:pPr>
      <w:r>
        <w:t xml:space="preserve">Interactive </w:t>
      </w:r>
      <w:r w:rsidR="00112717">
        <w:t>elements</w:t>
      </w:r>
    </w:p>
    <w:p w14:paraId="44D79564" w14:textId="5C79DE99" w:rsidR="004F531D" w:rsidRDefault="00112717" w:rsidP="00112717">
      <w:pPr>
        <w:pStyle w:val="Heading4"/>
      </w:pPr>
      <w:r>
        <w:t>Dropdowns</w:t>
      </w:r>
    </w:p>
    <w:p w14:paraId="5075641A" w14:textId="77777777" w:rsidR="002A3E8D" w:rsidRPr="00F54EB8" w:rsidRDefault="002A3E8D" w:rsidP="00F54EB8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F54EB8">
        <w:rPr>
          <w:rFonts w:ascii="Consolas" w:eastAsia="Times New Roman" w:hAnsi="Consolas" w:cs="Courier New"/>
          <w:color w:val="1F2328"/>
          <w:sz w:val="20"/>
          <w:szCs w:val="20"/>
        </w:rPr>
        <w:t>:::{dropdown} Dropdown Title</w:t>
      </w:r>
    </w:p>
    <w:p w14:paraId="61FC2CDE" w14:textId="77777777" w:rsidR="002A3E8D" w:rsidRPr="00F54EB8" w:rsidRDefault="002A3E8D" w:rsidP="00F54EB8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F54EB8">
        <w:rPr>
          <w:rFonts w:ascii="Consolas" w:eastAsia="Times New Roman" w:hAnsi="Consolas" w:cs="Courier New"/>
          <w:color w:val="1F2328"/>
          <w:sz w:val="20"/>
          <w:szCs w:val="20"/>
        </w:rPr>
        <w:t>Dropdown content</w:t>
      </w:r>
    </w:p>
    <w:p w14:paraId="4A5D68A0" w14:textId="22522C3F" w:rsidR="00112717" w:rsidRPr="00F54EB8" w:rsidRDefault="002A3E8D" w:rsidP="00F54EB8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F54EB8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7B4A1DC6" w14:textId="7C83A22E" w:rsidR="00112717" w:rsidRDefault="00112717" w:rsidP="00112717">
      <w:pPr>
        <w:pStyle w:val="Heading4"/>
      </w:pPr>
      <w:r w:rsidRPr="00112717">
        <w:t>Admonition Dropdowns</w:t>
      </w:r>
    </w:p>
    <w:p w14:paraId="60F1B9AB" w14:textId="383BBB87" w:rsidR="00112717" w:rsidRPr="00F54EB8" w:rsidRDefault="002A3E8D" w:rsidP="00F54EB8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F54EB8">
        <w:rPr>
          <w:rFonts w:ascii="Consolas" w:eastAsia="Times New Roman" w:hAnsi="Consolas" w:cs="Courier New"/>
          <w:color w:val="1F2328"/>
          <w:sz w:val="20"/>
          <w:szCs w:val="20"/>
        </w:rPr>
        <w:t>:::{note}</w:t>
      </w:r>
      <w:r w:rsidR="00F13F03" w:rsidRPr="00F54EB8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F54EB8">
        <w:rPr>
          <w:rFonts w:ascii="Consolas" w:eastAsia="Times New Roman" w:hAnsi="Consolas" w:cs="Courier New"/>
          <w:color w:val="1F2328"/>
          <w:sz w:val="20"/>
          <w:szCs w:val="20"/>
        </w:rPr>
        <w:t>:class: dropdown</w:t>
      </w:r>
      <w:r w:rsidR="00F13F03" w:rsidRPr="00F54EB8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F54EB8">
        <w:rPr>
          <w:rFonts w:ascii="Consolas" w:eastAsia="Times New Roman" w:hAnsi="Consolas" w:cs="Courier New"/>
          <w:color w:val="1F2328"/>
          <w:sz w:val="20"/>
          <w:szCs w:val="20"/>
        </w:rPr>
        <w:t>You can combine an admonition with a dropdown to create an interactive element in your book.</w:t>
      </w:r>
      <w:r w:rsidR="00F13F03" w:rsidRPr="00F54EB8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F54EB8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129F7AC8" w14:textId="2B1FEB9F" w:rsidR="00112717" w:rsidRDefault="00112717" w:rsidP="00112717">
      <w:pPr>
        <w:pStyle w:val="Heading4"/>
        <w:rPr>
          <w:rFonts w:eastAsiaTheme="minorEastAsia"/>
        </w:rPr>
      </w:pPr>
      <w:r w:rsidRPr="00112717">
        <w:rPr>
          <w:rFonts w:eastAsiaTheme="minorEastAsia"/>
        </w:rPr>
        <w:t>Tabs</w:t>
      </w:r>
    </w:p>
    <w:p w14:paraId="091BDA3B" w14:textId="339C4962" w:rsidR="00112717" w:rsidRPr="009154BE" w:rsidRDefault="002A3E8D" w:rsidP="009154BE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9154BE">
        <w:rPr>
          <w:rFonts w:ascii="Consolas" w:eastAsia="Times New Roman" w:hAnsi="Consolas" w:cs="Courier New"/>
          <w:color w:val="1F2328"/>
          <w:sz w:val="20"/>
          <w:szCs w:val="20"/>
        </w:rPr>
        <w:t>::::{tab-set}</w:t>
      </w:r>
      <w:r w:rsidR="009154BE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9154BE">
        <w:rPr>
          <w:rFonts w:ascii="Consolas" w:eastAsia="Times New Roman" w:hAnsi="Consolas" w:cs="Courier New"/>
          <w:color w:val="1F2328"/>
          <w:sz w:val="20"/>
          <w:szCs w:val="20"/>
        </w:rPr>
        <w:t>:::{tab-item} Tab 1</w:t>
      </w:r>
      <w:r w:rsidR="009154BE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9154BE">
        <w:rPr>
          <w:rFonts w:ascii="Consolas" w:eastAsia="Times New Roman" w:hAnsi="Consolas" w:cs="Courier New"/>
          <w:color w:val="1F2328"/>
          <w:sz w:val="20"/>
          <w:szCs w:val="20"/>
        </w:rPr>
        <w:t>:sync: tab1</w:t>
      </w:r>
      <w:r w:rsidR="009154BE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="001D6611">
        <w:rPr>
          <w:rFonts w:ascii="Consolas" w:eastAsia="Times New Roman" w:hAnsi="Consolas" w:cs="Courier New"/>
          <w:color w:val="1F2328"/>
          <w:sz w:val="20"/>
          <w:szCs w:val="20"/>
        </w:rPr>
        <w:t>Content of t</w:t>
      </w:r>
      <w:r w:rsidRPr="009154BE">
        <w:rPr>
          <w:rFonts w:ascii="Consolas" w:eastAsia="Times New Roman" w:hAnsi="Consolas" w:cs="Courier New"/>
          <w:color w:val="1F2328"/>
          <w:sz w:val="20"/>
          <w:szCs w:val="20"/>
        </w:rPr>
        <w:t>ab one</w:t>
      </w:r>
      <w:r w:rsidR="009154BE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9154BE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  <w:r w:rsidR="009154BE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9154BE">
        <w:rPr>
          <w:rFonts w:ascii="Consolas" w:eastAsia="Times New Roman" w:hAnsi="Consolas" w:cs="Courier New"/>
          <w:color w:val="1F2328"/>
          <w:sz w:val="20"/>
          <w:szCs w:val="20"/>
        </w:rPr>
        <w:lastRenderedPageBreak/>
        <w:t>:::{tab-item} Tab 2</w:t>
      </w:r>
      <w:r w:rsidR="009154BE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9154BE">
        <w:rPr>
          <w:rFonts w:ascii="Consolas" w:eastAsia="Times New Roman" w:hAnsi="Consolas" w:cs="Courier New"/>
          <w:color w:val="1F2328"/>
          <w:sz w:val="20"/>
          <w:szCs w:val="20"/>
        </w:rPr>
        <w:t>:sync: tab2</w:t>
      </w:r>
      <w:r w:rsidR="009154BE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="001D6611">
        <w:rPr>
          <w:rFonts w:ascii="Consolas" w:eastAsia="Times New Roman" w:hAnsi="Consolas" w:cs="Courier New"/>
          <w:color w:val="1F2328"/>
          <w:sz w:val="20"/>
          <w:szCs w:val="20"/>
        </w:rPr>
        <w:t>Content of t</w:t>
      </w:r>
      <w:r w:rsidRPr="009154BE">
        <w:rPr>
          <w:rFonts w:ascii="Consolas" w:eastAsia="Times New Roman" w:hAnsi="Consolas" w:cs="Courier New"/>
          <w:color w:val="1F2328"/>
          <w:sz w:val="20"/>
          <w:szCs w:val="20"/>
        </w:rPr>
        <w:t>ab two</w:t>
      </w:r>
      <w:r w:rsidR="009154BE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9154BE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  <w:r w:rsidR="009154BE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Pr="009154BE">
        <w:rPr>
          <w:rFonts w:ascii="Consolas" w:eastAsia="Times New Roman" w:hAnsi="Consolas" w:cs="Courier New"/>
          <w:color w:val="1F2328"/>
          <w:sz w:val="20"/>
          <w:szCs w:val="20"/>
        </w:rPr>
        <w:t>::::</w:t>
      </w:r>
    </w:p>
    <w:p w14:paraId="0584584B" w14:textId="77777777" w:rsidR="004F531D" w:rsidRPr="00D87343" w:rsidRDefault="004F531D" w:rsidP="00D87343">
      <w:pPr>
        <w:pStyle w:val="BodyText"/>
      </w:pPr>
    </w:p>
    <w:p w14:paraId="60DC2A5B" w14:textId="00BCC18C" w:rsidR="002C397A" w:rsidRDefault="00EE1DD5" w:rsidP="00915177">
      <w:pPr>
        <w:pStyle w:val="Heading3"/>
      </w:pPr>
      <w:r>
        <w:t>Math</w:t>
      </w:r>
      <w:bookmarkEnd w:id="23"/>
    </w:p>
    <w:p w14:paraId="7951D3F3" w14:textId="5A9F1211" w:rsidR="002C397A" w:rsidRDefault="00573A87">
      <w:pPr>
        <w:pStyle w:val="FirstParagraph"/>
      </w:pPr>
      <w:r>
        <w:t>Unfortunately, w</w:t>
      </w:r>
      <w:r w:rsidR="00E60B94">
        <w:t>e</w:t>
      </w:r>
      <w:r>
        <w:t xml:space="preserve"> don’t</w:t>
      </w:r>
      <w:r w:rsidR="00E60B94">
        <w:t xml:space="preserve"> support MS Word equations.</w:t>
      </w:r>
    </w:p>
    <w:p w14:paraId="1CD9D1BE" w14:textId="0C00A8E7" w:rsidR="00573A87" w:rsidRPr="00915177" w:rsidRDefault="001D5396" w:rsidP="00573A87">
      <w:pPr>
        <w:pStyle w:val="BodyText"/>
        <w:rPr>
          <w:rFonts w:eastAsiaTheme="minorEastAsia"/>
        </w:rPr>
      </w:pPr>
      <m:oMathPara>
        <m:oMathParaPr>
          <m:jc m:val="center"/>
        </m:oMathParaPr>
        <m:oMath>
          <m:sSup>
            <m:sSupPr>
              <m:ctrlPr>
                <w:rPr>
                  <w:rFonts w:ascii="Cambria Math" w:eastAsiaTheme="minorEastAsia" w:hAnsi="Cambria Math"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a</m:t>
              </m:r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+</m:t>
          </m:r>
          <m:sSup>
            <m:sSupPr>
              <m:ctrlPr>
                <w:rPr>
                  <w:rFonts w:ascii="Cambria Math" w:eastAsiaTheme="minorEastAsia" w:hAnsi="Cambria Math"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b</m:t>
              </m:r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</m:oMath>
      </m:oMathPara>
    </w:p>
    <w:p w14:paraId="7C22A755" w14:textId="0EBBB70E" w:rsidR="00573A87" w:rsidRDefault="00B94245" w:rsidP="00573A87">
      <w:pPr>
        <w:pStyle w:val="BodyText"/>
        <w:rPr>
          <w:rFonts w:eastAsiaTheme="minorEastAsia"/>
        </w:rPr>
      </w:pPr>
      <w:r>
        <w:rPr>
          <w:rFonts w:eastAsiaTheme="minorEastAsia"/>
        </w:rPr>
        <w:t xml:space="preserve">Instead, we do support a </w:t>
      </w:r>
      <w:r w:rsidR="00DF6815">
        <w:rPr>
          <w:rFonts w:eastAsiaTheme="minorEastAsia"/>
        </w:rPr>
        <w:t>special</w:t>
      </w:r>
      <w:r>
        <w:rPr>
          <w:rFonts w:eastAsiaTheme="minorEastAsia"/>
        </w:rPr>
        <w:t xml:space="preserve"> </w:t>
      </w:r>
      <w:r w:rsidR="00DF6815">
        <w:rPr>
          <w:rFonts w:eastAsiaTheme="minorEastAsia"/>
        </w:rPr>
        <w:t>`</w:t>
      </w:r>
      <w:r>
        <w:rPr>
          <w:rFonts w:eastAsiaTheme="minorEastAsia"/>
        </w:rPr>
        <w:t>{math}</w:t>
      </w:r>
      <w:r w:rsidR="00DF6815">
        <w:rPr>
          <w:rFonts w:eastAsiaTheme="minorEastAsia"/>
        </w:rPr>
        <w:t>`</w:t>
      </w:r>
      <w:r>
        <w:rPr>
          <w:rFonts w:eastAsiaTheme="minorEastAsia"/>
        </w:rPr>
        <w:t xml:space="preserve"> directive</w:t>
      </w:r>
      <w:r w:rsidR="00DF6815">
        <w:rPr>
          <w:rFonts w:eastAsiaTheme="minorEastAsia"/>
        </w:rPr>
        <w:t>, which allows the platform to render equations written in LaTeX syntax.</w:t>
      </w:r>
    </w:p>
    <w:p w14:paraId="2164EB23" w14:textId="77777777" w:rsidR="00B94245" w:rsidRPr="00B94245" w:rsidRDefault="00B94245" w:rsidP="00B94245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</w:pPr>
      <w:r w:rsidRPr="00B9424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{math}</w:t>
      </w:r>
    </w:p>
    <w:p w14:paraId="2CB564A9" w14:textId="77777777" w:rsidR="00B94245" w:rsidRPr="00B94245" w:rsidRDefault="00B94245" w:rsidP="00B94245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</w:pPr>
      <w:r w:rsidRPr="00B9424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e^{</w:t>
      </w:r>
      <w:proofErr w:type="spellStart"/>
      <w:r w:rsidRPr="00B9424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i</w:t>
      </w:r>
      <w:proofErr w:type="spellEnd"/>
      <w:r w:rsidRPr="00B9424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\pi}+1 =0</w:t>
      </w:r>
    </w:p>
    <w:p w14:paraId="45E37DDD" w14:textId="77777777" w:rsidR="00B94245" w:rsidRPr="00B94245" w:rsidRDefault="00B94245" w:rsidP="00B94245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B9424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</w:t>
      </w:r>
    </w:p>
    <w:p w14:paraId="44314E98" w14:textId="6DD1F198" w:rsidR="00915177" w:rsidRDefault="00124B68" w:rsidP="00573A87">
      <w:pPr>
        <w:pStyle w:val="BodyText"/>
        <w:rPr>
          <w:rFonts w:eastAsiaTheme="minorEastAsia"/>
        </w:rPr>
      </w:pPr>
      <w:r>
        <w:rPr>
          <w:rFonts w:eastAsiaTheme="minorEastAsia"/>
        </w:rPr>
        <w:t xml:space="preserve">Constructing math equations in LaTeX syntax may seem daunting, but thankfully there are multiple tools to help you with that task. </w:t>
      </w:r>
      <w:r w:rsidR="00CE7B35">
        <w:rPr>
          <w:rFonts w:eastAsiaTheme="minorEastAsia"/>
        </w:rPr>
        <w:t>Look in</w:t>
      </w:r>
      <w:r>
        <w:rPr>
          <w:rFonts w:eastAsiaTheme="minorEastAsia"/>
        </w:rPr>
        <w:t xml:space="preserve"> your favorite web search engine </w:t>
      </w:r>
      <w:r w:rsidR="00CE7B35">
        <w:rPr>
          <w:rFonts w:eastAsiaTheme="minorEastAsia"/>
        </w:rPr>
        <w:t>(e.g.</w:t>
      </w:r>
      <w:r>
        <w:rPr>
          <w:rFonts w:eastAsiaTheme="minorEastAsia"/>
        </w:rPr>
        <w:t xml:space="preserve"> google</w:t>
      </w:r>
      <w:r w:rsidR="00CE7B35">
        <w:rPr>
          <w:rFonts w:eastAsiaTheme="minorEastAsia"/>
        </w:rPr>
        <w:t>)</w:t>
      </w:r>
      <w:r>
        <w:rPr>
          <w:rFonts w:eastAsiaTheme="minorEastAsia"/>
        </w:rPr>
        <w:t xml:space="preserve"> </w:t>
      </w:r>
      <w:r w:rsidR="00CE7B35">
        <w:rPr>
          <w:rFonts w:eastAsiaTheme="minorEastAsia"/>
        </w:rPr>
        <w:t xml:space="preserve">for </w:t>
      </w:r>
      <w:r>
        <w:rPr>
          <w:rFonts w:eastAsiaTheme="minorEastAsia"/>
        </w:rPr>
        <w:t>“</w:t>
      </w:r>
      <w:r w:rsidRPr="00CE7B35">
        <w:rPr>
          <w:rFonts w:eastAsiaTheme="minorEastAsia"/>
          <w:i/>
          <w:iCs/>
        </w:rPr>
        <w:t xml:space="preserve">online latex </w:t>
      </w:r>
      <w:r w:rsidR="00CE7B35">
        <w:rPr>
          <w:rFonts w:eastAsiaTheme="minorEastAsia"/>
          <w:i/>
          <w:iCs/>
        </w:rPr>
        <w:t xml:space="preserve">equation </w:t>
      </w:r>
      <w:r w:rsidRPr="00CE7B35">
        <w:rPr>
          <w:rFonts w:eastAsiaTheme="minorEastAsia"/>
          <w:i/>
          <w:iCs/>
        </w:rPr>
        <w:t>editor</w:t>
      </w:r>
      <w:r>
        <w:rPr>
          <w:rFonts w:eastAsiaTheme="minorEastAsia"/>
        </w:rPr>
        <w:t>” to find a few.</w:t>
      </w:r>
    </w:p>
    <w:p w14:paraId="22B2A4D3" w14:textId="29C6E861" w:rsidR="003750EE" w:rsidRDefault="003750EE" w:rsidP="00573A87">
      <w:pPr>
        <w:pStyle w:val="BodyText"/>
        <w:rPr>
          <w:rFonts w:eastAsiaTheme="minorEastAsia"/>
        </w:rPr>
      </w:pPr>
      <w:r>
        <w:rPr>
          <w:rFonts w:eastAsiaTheme="minorEastAsia"/>
        </w:rPr>
        <w:t>Another way of formu</w:t>
      </w:r>
      <w:r w:rsidR="00B74F3C">
        <w:rPr>
          <w:rFonts w:eastAsiaTheme="minorEastAsia"/>
        </w:rPr>
        <w:t xml:space="preserve">lating </w:t>
      </w:r>
      <w:r w:rsidR="001575A6">
        <w:rPr>
          <w:rFonts w:eastAsiaTheme="minorEastAsia"/>
        </w:rPr>
        <w:t xml:space="preserve">an equation is by </w:t>
      </w:r>
      <w:r w:rsidR="00DA6A0F">
        <w:rPr>
          <w:rFonts w:eastAsiaTheme="minorEastAsia"/>
        </w:rPr>
        <w:t>wrapping it between `$$` characters.</w:t>
      </w:r>
    </w:p>
    <w:p w14:paraId="0B8A5300" w14:textId="7A3F9E59" w:rsidR="003750EE" w:rsidRDefault="003750EE" w:rsidP="003750EE">
      <w:pPr>
        <w:pStyle w:val="HTMLPreformatted"/>
        <w:shd w:val="clear" w:color="auto" w:fill="F6F8FA"/>
        <w:rPr>
          <w:rFonts w:ascii="Consolas" w:hAnsi="Consolas"/>
          <w:color w:val="1F2328"/>
        </w:rPr>
      </w:pPr>
      <w:r>
        <w:rPr>
          <w:rStyle w:val="HTMLCode"/>
          <w:rFonts w:ascii="Consolas" w:hAnsi="Consolas"/>
          <w:color w:val="1F2328"/>
          <w:bdr w:val="none" w:sz="0" w:space="0" w:color="auto" w:frame="1"/>
        </w:rPr>
        <w:t>$$ Ax=b $$</w:t>
      </w:r>
    </w:p>
    <w:p w14:paraId="7422C8E6" w14:textId="382C0E73" w:rsidR="00A13E99" w:rsidRPr="00090255" w:rsidRDefault="00DA6A0F" w:rsidP="00090255">
      <w:pPr>
        <w:pStyle w:val="BodyText"/>
        <w:rPr>
          <w:rStyle w:val="HTMLCode"/>
          <w:rFonts w:asciiTheme="minorHAnsi" w:eastAsiaTheme="minorEastAsia" w:hAnsiTheme="minorHAnsi" w:cstheme="minorBidi"/>
          <w:sz w:val="24"/>
          <w:szCs w:val="24"/>
        </w:rPr>
      </w:pPr>
      <w:r>
        <w:rPr>
          <w:rFonts w:eastAsiaTheme="minorEastAsia"/>
        </w:rPr>
        <w:t>This might be especially useful when constructing</w:t>
      </w:r>
      <w:r w:rsidR="00F84401">
        <w:rPr>
          <w:rFonts w:eastAsiaTheme="minorEastAsia"/>
        </w:rPr>
        <w:t xml:space="preserve"> equations that span over multiple lines. </w:t>
      </w:r>
    </w:p>
    <w:p w14:paraId="7813F167" w14:textId="13DCB278" w:rsidR="00B74F3C" w:rsidRPr="00090255" w:rsidRDefault="00B74F3C" w:rsidP="00090255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</w:pPr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$$</w:t>
      </w:r>
      <w:r w:rsidR="00DD0697"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\label{maxwell}</w:t>
      </w:r>
      <w:r w:rsidR="00F52DD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\begin{aligned}</w:t>
      </w:r>
      <w:r w:rsidR="00DD0697"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\</w:t>
      </w:r>
      <w:proofErr w:type="spellStart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nabla</w:t>
      </w:r>
      <w:proofErr w:type="spellEnd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\times \</w:t>
      </w:r>
      <w:proofErr w:type="spellStart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vec</w:t>
      </w:r>
      <w:proofErr w:type="spellEnd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{e}+\frac{\partial \</w:t>
      </w:r>
      <w:proofErr w:type="spellStart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vec</w:t>
      </w:r>
      <w:proofErr w:type="spellEnd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{b}}{\partial t}&amp;=0 \\</w:t>
      </w:r>
      <w:r w:rsidR="00DD0697"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\</w:t>
      </w:r>
      <w:proofErr w:type="spellStart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nabla</w:t>
      </w:r>
      <w:proofErr w:type="spellEnd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\times \</w:t>
      </w:r>
      <w:proofErr w:type="spellStart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vec</w:t>
      </w:r>
      <w:proofErr w:type="spellEnd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{h}-\</w:t>
      </w:r>
      <w:proofErr w:type="spellStart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vec</w:t>
      </w:r>
      <w:proofErr w:type="spellEnd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{j}&amp;=\</w:t>
      </w:r>
      <w:proofErr w:type="spellStart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vec</w:t>
      </w:r>
      <w:proofErr w:type="spellEnd"/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{s}\_{e}</w:t>
      </w:r>
      <w:r w:rsidR="00DD0697"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\end{aligned}</w:t>
      </w:r>
      <w:r w:rsidR="00DD0697"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090255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$$</w:t>
      </w:r>
    </w:p>
    <w:p w14:paraId="10EB706F" w14:textId="1377449A" w:rsidR="004F531D" w:rsidRDefault="004F531D" w:rsidP="00573A87">
      <w:pPr>
        <w:pStyle w:val="BodyText"/>
        <w:rPr>
          <w:rFonts w:eastAsiaTheme="minorEastAsia"/>
        </w:rPr>
      </w:pPr>
    </w:p>
    <w:p w14:paraId="618F8C94" w14:textId="6774ED8B" w:rsidR="006543E3" w:rsidRPr="00212D1A" w:rsidRDefault="006543E3" w:rsidP="006543E3">
      <w:pPr>
        <w:pStyle w:val="Heading3"/>
        <w:rPr>
          <w:rFonts w:eastAsiaTheme="minorEastAsia"/>
          <w:vertAlign w:val="superscript"/>
        </w:rPr>
      </w:pPr>
      <w:r w:rsidRPr="006543E3">
        <w:rPr>
          <w:rFonts w:eastAsiaTheme="minorEastAsia"/>
        </w:rPr>
        <w:t>Diagrams</w:t>
      </w:r>
      <w:r w:rsidR="00212D1A">
        <w:rPr>
          <w:rFonts w:eastAsiaTheme="minorEastAsia"/>
        </w:rPr>
        <w:t xml:space="preserve"> </w:t>
      </w:r>
      <w:r w:rsidR="00212D1A">
        <w:rPr>
          <w:rFonts w:eastAsiaTheme="minorEastAsia"/>
          <w:vertAlign w:val="superscript"/>
        </w:rPr>
        <w:t>(</w:t>
      </w:r>
      <w:proofErr w:type="spellStart"/>
      <w:r w:rsidR="00212D1A">
        <w:rPr>
          <w:rFonts w:eastAsiaTheme="minorEastAsia"/>
          <w:vertAlign w:val="superscript"/>
        </w:rPr>
        <w:t>mystmd</w:t>
      </w:r>
      <w:proofErr w:type="spellEnd"/>
      <w:r w:rsidR="00212D1A">
        <w:rPr>
          <w:rFonts w:eastAsiaTheme="minorEastAsia"/>
          <w:vertAlign w:val="superscript"/>
        </w:rPr>
        <w:t xml:space="preserve"> feature)</w:t>
      </w:r>
    </w:p>
    <w:p w14:paraId="3D9BF8E9" w14:textId="675D7F11" w:rsidR="00321B33" w:rsidRDefault="00321B33" w:rsidP="00321B33">
      <w:pPr>
        <w:pStyle w:val="FirstParagraph"/>
      </w:pPr>
      <w:r>
        <w:t>:::{note}</w:t>
      </w:r>
      <w:r>
        <w:br/>
        <w:t xml:space="preserve">Note that the platform does not allow to use standard MS Word charts. It is advised to write chapters with charts, diagrams and other data visualization in separate </w:t>
      </w:r>
      <w:proofErr w:type="spellStart"/>
      <w:r>
        <w:t>Jupyter</w:t>
      </w:r>
      <w:proofErr w:type="spellEnd"/>
      <w:r>
        <w:t xml:space="preserve"> Notebook (.</w:t>
      </w:r>
      <w:proofErr w:type="spellStart"/>
      <w:r>
        <w:t>ipynb</w:t>
      </w:r>
      <w:proofErr w:type="spellEnd"/>
      <w:r>
        <w:t>) files.</w:t>
      </w:r>
      <w:r>
        <w:br/>
        <w:t>:::</w:t>
      </w:r>
    </w:p>
    <w:p w14:paraId="1E232AB2" w14:textId="6754DC80" w:rsidR="006543E3" w:rsidRDefault="00CA155C" w:rsidP="00CA155C">
      <w:pPr>
        <w:pStyle w:val="FirstParagraph"/>
      </w:pPr>
      <w:proofErr w:type="spellStart"/>
      <w:r>
        <w:t>Mystmd</w:t>
      </w:r>
      <w:proofErr w:type="spellEnd"/>
      <w:r>
        <w:t xml:space="preserve"> supports mermaid diagrams. </w:t>
      </w:r>
      <w:r w:rsidR="00693C6C">
        <w:t xml:space="preserve">Please see </w:t>
      </w:r>
      <w:hyperlink r:id="rId13" w:history="1">
        <w:r w:rsidR="00693C6C" w:rsidRPr="00693C6C">
          <w:rPr>
            <w:rStyle w:val="Hyperlink"/>
          </w:rPr>
          <w:t>the documentation</w:t>
        </w:r>
      </w:hyperlink>
      <w:r w:rsidR="00693C6C">
        <w:t xml:space="preserve"> on how to create graphs </w:t>
      </w:r>
      <w:r w:rsidR="00D65F96">
        <w:t>for</w:t>
      </w:r>
      <w:r w:rsidR="00693C6C">
        <w:t xml:space="preserve"> your work. </w:t>
      </w:r>
      <w:r>
        <w:t>Few implementation examples are presented below.</w:t>
      </w:r>
    </w:p>
    <w:p w14:paraId="7B1D7D2D" w14:textId="12495BEE" w:rsidR="00CA155C" w:rsidRPr="00014B0A" w:rsidRDefault="00CA155C" w:rsidP="00CA155C">
      <w:pPr>
        <w:pStyle w:val="Heading4"/>
        <w:rPr>
          <w:vertAlign w:val="superscript"/>
        </w:rPr>
      </w:pPr>
      <w:r w:rsidRPr="00CA155C">
        <w:lastRenderedPageBreak/>
        <w:t>Flowchart</w:t>
      </w:r>
    </w:p>
    <w:p w14:paraId="48157B8A" w14:textId="296F09A0" w:rsidR="006543E3" w:rsidRPr="006543E3" w:rsidRDefault="006543E3" w:rsidP="006543E3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</w:pPr>
      <w:r w:rsidRPr="006543E3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{mermaid}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6543E3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flowchart LR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6543E3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A[Hard edge] --&gt;|Link text| B(Round edge)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6543E3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B --&gt; C{Decision}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6543E3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C --&gt;|One| D[Result one]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6543E3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C --&gt;|Two| E[Result two]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6543E3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</w:t>
      </w:r>
    </w:p>
    <w:p w14:paraId="68C784F2" w14:textId="1E9146BE" w:rsidR="0080487D" w:rsidRDefault="0080487D" w:rsidP="0080487D">
      <w:pPr>
        <w:pStyle w:val="Heading4"/>
      </w:pPr>
      <w:r>
        <w:t>Sequence diagrams</w:t>
      </w:r>
    </w:p>
    <w:p w14:paraId="0B09A536" w14:textId="7E66E885" w:rsidR="0080487D" w:rsidRPr="0080487D" w:rsidRDefault="0080487D" w:rsidP="0080487D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</w:pP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{mermaid}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proofErr w:type="spellStart"/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sequenceDiagram</w:t>
      </w:r>
      <w:proofErr w:type="spellEnd"/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participant Alice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participant John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link Alice: Dashboard @ </w:t>
      </w:r>
      <w:hyperlink r:id="rId14" w:history="1">
        <w:r w:rsidRPr="003532D5">
          <w:rPr>
            <w:rStyle w:val="Hyperlink"/>
            <w:rFonts w:ascii="Consolas" w:eastAsia="Times New Roman" w:hAnsi="Consolas" w:cs="Courier New"/>
            <w:sz w:val="20"/>
            <w:szCs w:val="20"/>
            <w:bdr w:val="none" w:sz="0" w:space="0" w:color="auto" w:frame="1"/>
          </w:rPr>
          <w:t>https://dashboard.contoso.com/alice</w:t>
        </w:r>
      </w:hyperlink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link Alice: Wiki @ </w:t>
      </w:r>
      <w:hyperlink r:id="rId15" w:history="1">
        <w:r w:rsidRPr="003532D5">
          <w:rPr>
            <w:rStyle w:val="Hyperlink"/>
            <w:rFonts w:ascii="Consolas" w:eastAsia="Times New Roman" w:hAnsi="Consolas" w:cs="Courier New"/>
            <w:sz w:val="20"/>
            <w:szCs w:val="20"/>
            <w:bdr w:val="none" w:sz="0" w:space="0" w:color="auto" w:frame="1"/>
          </w:rPr>
          <w:t>https://wiki.contoso.com/alice</w:t>
        </w:r>
      </w:hyperlink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link John: Dashboard @ </w:t>
      </w:r>
      <w:hyperlink r:id="rId16" w:history="1">
        <w:r w:rsidRPr="003532D5">
          <w:rPr>
            <w:rStyle w:val="Hyperlink"/>
            <w:rFonts w:ascii="Consolas" w:eastAsia="Times New Roman" w:hAnsi="Consolas" w:cs="Courier New"/>
            <w:sz w:val="20"/>
            <w:szCs w:val="20"/>
            <w:bdr w:val="none" w:sz="0" w:space="0" w:color="auto" w:frame="1"/>
          </w:rPr>
          <w:t>https://dashboard.contoso.com/john</w:t>
        </w:r>
      </w:hyperlink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link John: Wiki @ </w:t>
      </w:r>
      <w:hyperlink r:id="rId17" w:history="1">
        <w:r w:rsidRPr="003532D5">
          <w:rPr>
            <w:rStyle w:val="Hyperlink"/>
            <w:rFonts w:ascii="Consolas" w:eastAsia="Times New Roman" w:hAnsi="Consolas" w:cs="Courier New"/>
            <w:sz w:val="20"/>
            <w:szCs w:val="20"/>
            <w:bdr w:val="none" w:sz="0" w:space="0" w:color="auto" w:frame="1"/>
          </w:rPr>
          <w:t>https://wiki.contoso.com/john</w:t>
        </w:r>
      </w:hyperlink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Alice-&gt;&gt;John: Hello John, how are you?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John--&gt;&gt;Alice: Great!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Alice-)John: See you later!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</w:t>
      </w:r>
    </w:p>
    <w:p w14:paraId="3812DE39" w14:textId="7399C916" w:rsidR="006543E3" w:rsidRDefault="0080487D" w:rsidP="0080487D">
      <w:pPr>
        <w:pStyle w:val="Heading4"/>
      </w:pPr>
      <w:r w:rsidRPr="0080487D">
        <w:t>Gantt diagram</w:t>
      </w:r>
    </w:p>
    <w:p w14:paraId="514778A6" w14:textId="35767BE5" w:rsidR="0080487D" w:rsidRPr="0080487D" w:rsidRDefault="0080487D" w:rsidP="0080487D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</w:pP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{mermaid}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proofErr w:type="spellStart"/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gantt</w:t>
      </w:r>
      <w:proofErr w:type="spellEnd"/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title A Gantt Diagram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</w:t>
      </w:r>
      <w:proofErr w:type="spellStart"/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dateFormat</w:t>
      </w:r>
      <w:proofErr w:type="spellEnd"/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YYYY-MM-DD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section </w:t>
      </w:r>
      <w:proofErr w:type="spellStart"/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Section</w:t>
      </w:r>
      <w:proofErr w:type="spellEnd"/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    A task          :a1, 2014-01-01, 30d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    Another task    :after a1, 20d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section Another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    Task in Another :2014-01-12, 12d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    another task    :24d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</w:t>
      </w:r>
    </w:p>
    <w:p w14:paraId="140CA765" w14:textId="154922FB" w:rsidR="0080487D" w:rsidRDefault="0080487D" w:rsidP="0080487D">
      <w:pPr>
        <w:pStyle w:val="Heading4"/>
      </w:pPr>
      <w:r w:rsidRPr="0080487D">
        <w:t>Pie chart</w:t>
      </w:r>
    </w:p>
    <w:p w14:paraId="6C9D136B" w14:textId="1AE6515E" w:rsidR="0080487D" w:rsidRPr="0080487D" w:rsidRDefault="0080487D" w:rsidP="0080487D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</w:pP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{mermaid}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pie </w:t>
      </w:r>
      <w:proofErr w:type="spellStart"/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showData</w:t>
      </w:r>
      <w:proofErr w:type="spellEnd"/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title Key elements in Product X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"Calcium" : 42.96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"Potassium" : 50.05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"Magnesium" : 10.01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 xml:space="preserve">    "Iron" :  5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80487D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</w:t>
      </w:r>
    </w:p>
    <w:p w14:paraId="60A31F17" w14:textId="3A485558" w:rsidR="0080487D" w:rsidRDefault="00CD7E37" w:rsidP="00CD7E37">
      <w:pPr>
        <w:pStyle w:val="BodyText"/>
      </w:pPr>
      <w:r w:rsidRPr="00CD7E37">
        <w:t>:::{warning}</w:t>
      </w:r>
      <w:r>
        <w:br/>
        <w:t>Please be aware that the diagram implementation is not stable and you can experience graph syntax error warnings.</w:t>
      </w:r>
      <w:r w:rsidR="00B85505">
        <w:t xml:space="preserve"> We recommend to write diagrams in separate </w:t>
      </w:r>
      <w:proofErr w:type="spellStart"/>
      <w:r w:rsidR="00B85505">
        <w:t>Jupyter</w:t>
      </w:r>
      <w:proofErr w:type="spellEnd"/>
      <w:r w:rsidR="00B85505">
        <w:t xml:space="preserve"> Notebook (.</w:t>
      </w:r>
      <w:proofErr w:type="spellStart"/>
      <w:r w:rsidR="00B85505">
        <w:t>ipynb</w:t>
      </w:r>
      <w:proofErr w:type="spellEnd"/>
      <w:r w:rsidR="00B85505">
        <w:t>) files.</w:t>
      </w:r>
      <w:r>
        <w:br/>
      </w:r>
      <w:r w:rsidRPr="00CD7E37">
        <w:t>:::</w:t>
      </w:r>
    </w:p>
    <w:p w14:paraId="07EC8BB2" w14:textId="77777777" w:rsidR="00DC1997" w:rsidRPr="00DC1997" w:rsidRDefault="00DC1997" w:rsidP="00DC1997">
      <w:pPr>
        <w:pStyle w:val="BodyText"/>
      </w:pPr>
    </w:p>
    <w:p w14:paraId="22240EAF" w14:textId="56BA674E" w:rsidR="00F611A0" w:rsidRPr="00212D1A" w:rsidRDefault="00F51A01" w:rsidP="00F611A0">
      <w:pPr>
        <w:pStyle w:val="Heading3"/>
        <w:rPr>
          <w:rFonts w:eastAsiaTheme="minorEastAsia"/>
          <w:vertAlign w:val="superscript"/>
        </w:rPr>
      </w:pPr>
      <w:r w:rsidRPr="00F51A01">
        <w:lastRenderedPageBreak/>
        <w:t>Glossaries</w:t>
      </w:r>
      <w:r w:rsidR="00F611A0" w:rsidRPr="00F611A0">
        <w:rPr>
          <w:rFonts w:eastAsiaTheme="minorEastAsia"/>
          <w:vertAlign w:val="superscript"/>
        </w:rPr>
        <w:t xml:space="preserve"> </w:t>
      </w:r>
      <w:r w:rsidR="00F611A0">
        <w:rPr>
          <w:rFonts w:eastAsiaTheme="minorEastAsia"/>
          <w:vertAlign w:val="superscript"/>
        </w:rPr>
        <w:t>(</w:t>
      </w:r>
      <w:proofErr w:type="spellStart"/>
      <w:r w:rsidR="00F611A0">
        <w:rPr>
          <w:rFonts w:eastAsiaTheme="minorEastAsia"/>
          <w:vertAlign w:val="superscript"/>
        </w:rPr>
        <w:t>mystmd</w:t>
      </w:r>
      <w:proofErr w:type="spellEnd"/>
      <w:r w:rsidR="00F611A0">
        <w:rPr>
          <w:rFonts w:eastAsiaTheme="minorEastAsia"/>
          <w:vertAlign w:val="superscript"/>
        </w:rPr>
        <w:t xml:space="preserve"> feature)</w:t>
      </w:r>
    </w:p>
    <w:p w14:paraId="762467D1" w14:textId="712E4CA1" w:rsidR="009371C1" w:rsidRDefault="006A0639" w:rsidP="00A44C57">
      <w:pPr>
        <w:pStyle w:val="BodyText"/>
        <w:jc w:val="both"/>
      </w:pPr>
      <w:r>
        <w:t xml:space="preserve">Sometimes a body of literary work can benefit from a glossary of terms, which are used </w:t>
      </w:r>
      <w:r w:rsidR="00B93B90">
        <w:t>later in the book or an article</w:t>
      </w:r>
      <w:r>
        <w:t>.</w:t>
      </w:r>
    </w:p>
    <w:p w14:paraId="4CAEA4A4" w14:textId="6859A8E4" w:rsidR="004D06DA" w:rsidRPr="009371C1" w:rsidRDefault="009371C1" w:rsidP="009371C1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</w:pPr>
      <w:r w:rsidRPr="009371C1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{glossary}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9371C1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Term1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9371C1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 some term that need to be defined.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9371C1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9371C1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{glossary}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9371C1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Term2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9371C1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 another definition.</w:t>
      </w:r>
      <w:r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br/>
      </w:r>
      <w:r w:rsidRPr="009371C1">
        <w:rPr>
          <w:rFonts w:ascii="Consolas" w:eastAsia="Times New Roman" w:hAnsi="Consolas" w:cs="Courier New"/>
          <w:color w:val="1F2328"/>
          <w:sz w:val="20"/>
          <w:szCs w:val="20"/>
          <w:bdr w:val="none" w:sz="0" w:space="0" w:color="auto" w:frame="1"/>
        </w:rPr>
        <w:t>:::</w:t>
      </w:r>
    </w:p>
    <w:p w14:paraId="5150CE77" w14:textId="1E7DF4C3" w:rsidR="0028182F" w:rsidRPr="001D3C3A" w:rsidRDefault="00F611A0" w:rsidP="00A44C57">
      <w:pPr>
        <w:pStyle w:val="BodyText"/>
        <w:jc w:val="both"/>
      </w:pPr>
      <w:r w:rsidRPr="001D3C3A">
        <w:t xml:space="preserve">A use of glossaries enables us to reference certain terms in our books/articles, for example, we can now reference </w:t>
      </w:r>
      <w:r w:rsidR="00392733" w:rsidRPr="001D3C3A">
        <w:t>{term}`Term</w:t>
      </w:r>
      <w:r w:rsidRPr="001D3C3A">
        <w:t>1</w:t>
      </w:r>
      <w:r w:rsidR="00392733" w:rsidRPr="001D3C3A">
        <w:t>`.</w:t>
      </w:r>
    </w:p>
    <w:p w14:paraId="6123A61E" w14:textId="77777777" w:rsidR="001D3C3A" w:rsidRPr="001D3C3A" w:rsidRDefault="001D3C3A" w:rsidP="001D3C3A">
      <w:pPr>
        <w:pStyle w:val="BodyText"/>
      </w:pPr>
    </w:p>
    <w:p w14:paraId="02C76AB7" w14:textId="172924AC" w:rsidR="002C397A" w:rsidRDefault="00EE1DD5">
      <w:pPr>
        <w:pStyle w:val="Heading2"/>
      </w:pPr>
      <w:bookmarkStart w:id="24" w:name="footnotes-myst-feature"/>
      <w:r>
        <w:t>Footnotes</w:t>
      </w:r>
      <w:bookmarkEnd w:id="24"/>
    </w:p>
    <w:p w14:paraId="0B432F6C" w14:textId="143FE99A" w:rsidR="002C397A" w:rsidRDefault="0000330B" w:rsidP="00A32268">
      <w:pPr>
        <w:pStyle w:val="FirstParagraph"/>
      </w:pPr>
      <w:r>
        <w:t>We support footnotes out of the box. Just insert a footnote</w:t>
      </w:r>
      <w:r>
        <w:rPr>
          <w:rStyle w:val="FootnoteReference"/>
        </w:rPr>
        <w:footnoteReference w:id="2"/>
      </w:r>
      <w:r>
        <w:t xml:space="preserve"> and the platform will handle it further.</w:t>
      </w:r>
    </w:p>
    <w:p w14:paraId="256CEB7F" w14:textId="48C3FB98" w:rsidR="00DC490B" w:rsidRDefault="00DC490B" w:rsidP="00DC490B">
      <w:pPr>
        <w:pStyle w:val="Heading2"/>
      </w:pPr>
      <w:r>
        <w:t>Cross-references</w:t>
      </w:r>
    </w:p>
    <w:p w14:paraId="42F0C002" w14:textId="650578E8" w:rsidR="00DC490B" w:rsidRDefault="00DC490B" w:rsidP="00DC490B">
      <w:pPr>
        <w:pStyle w:val="Heading3"/>
      </w:pPr>
      <w:r>
        <w:t>MS Word cross-reference</w:t>
      </w:r>
    </w:p>
    <w:p w14:paraId="5E933CC7" w14:textId="08E4E2AC" w:rsidR="00DC490B" w:rsidRDefault="00810A28" w:rsidP="00DC490B">
      <w:pPr>
        <w:pStyle w:val="FirstParagraph"/>
      </w:pPr>
      <w:r w:rsidRPr="00810A28">
        <w:rPr>
          <w:highlight w:val="yellow"/>
        </w:rPr>
        <w:t>xxx</w:t>
      </w:r>
    </w:p>
    <w:p w14:paraId="38F9AEC6" w14:textId="0F1EE151" w:rsidR="00810A28" w:rsidRDefault="00810A28" w:rsidP="00810A28">
      <w:pPr>
        <w:pStyle w:val="BodyText"/>
      </w:pPr>
    </w:p>
    <w:p w14:paraId="2EB6934E" w14:textId="5DC84F76" w:rsidR="00825199" w:rsidRDefault="00825199" w:rsidP="00825199">
      <w:pPr>
        <w:pStyle w:val="Heading2"/>
      </w:pPr>
      <w:r>
        <w:t>Links to websites</w:t>
      </w:r>
    </w:p>
    <w:p w14:paraId="689D5601" w14:textId="77777777" w:rsidR="00825199" w:rsidRPr="00825199" w:rsidRDefault="00825199" w:rsidP="00825199">
      <w:pPr>
        <w:pStyle w:val="BodyText"/>
      </w:pPr>
    </w:p>
    <w:p w14:paraId="4D617D27" w14:textId="64C3E306" w:rsidR="00825199" w:rsidRDefault="00825199" w:rsidP="00825199">
      <w:pPr>
        <w:pStyle w:val="Heading2"/>
      </w:pPr>
      <w:r>
        <w:t>Links to other files</w:t>
      </w:r>
    </w:p>
    <w:p w14:paraId="26302892" w14:textId="77777777" w:rsidR="00825199" w:rsidRPr="00810A28" w:rsidRDefault="00825199" w:rsidP="00810A28">
      <w:pPr>
        <w:pStyle w:val="BodyText"/>
      </w:pPr>
    </w:p>
    <w:p w14:paraId="7BF6C22A" w14:textId="77777777" w:rsidR="00F31C16" w:rsidRDefault="00F31C16" w:rsidP="00AB7E6C">
      <w:pPr>
        <w:pStyle w:val="Heading2"/>
        <w:sectPr w:rsidR="00F31C16">
          <w:pgSz w:w="12240" w:h="15840"/>
          <w:pgMar w:top="1440" w:right="1440" w:bottom="1440" w:left="1440" w:header="720" w:footer="720" w:gutter="0"/>
          <w:cols w:space="720"/>
        </w:sectPr>
      </w:pPr>
      <w:bookmarkStart w:id="25" w:name="citations-myst-feature"/>
    </w:p>
    <w:p w14:paraId="1FE6733B" w14:textId="031454E0" w:rsidR="00AB7E6C" w:rsidRDefault="00AB7E6C" w:rsidP="00AB7E6C">
      <w:pPr>
        <w:pStyle w:val="Heading2"/>
      </w:pPr>
      <w:r>
        <w:t>Citations</w:t>
      </w:r>
    </w:p>
    <w:p w14:paraId="3969564A" w14:textId="269CE0B9" w:rsidR="006E2BD4" w:rsidRDefault="006E2BD4" w:rsidP="004C7AFB">
      <w:pPr>
        <w:pStyle w:val="Heading3"/>
      </w:pPr>
      <w:r>
        <w:t>Zotero</w:t>
      </w:r>
    </w:p>
    <w:p w14:paraId="1CA381A7" w14:textId="5CA82A55" w:rsidR="000F6E81" w:rsidRDefault="006E2BD4" w:rsidP="00D546E3">
      <w:pPr>
        <w:pStyle w:val="BodyText"/>
        <w:jc w:val="both"/>
      </w:pPr>
      <w:r>
        <w:t>At current version of the platform, the only way to cite your sources is by using the Zotero with the Zotero Word Plugin.</w:t>
      </w:r>
      <w:r w:rsidR="00615E8B">
        <w:t xml:space="preserve"> Zotero allows </w:t>
      </w:r>
      <w:r w:rsidR="00615E8B" w:rsidRPr="00615E8B">
        <w:t>researchers to save references from library catalogs, research databases and other websites with a single click</w:t>
      </w:r>
      <w:r w:rsidR="00615E8B">
        <w:t xml:space="preserve"> </w:t>
      </w:r>
      <w:r w:rsidR="00615E8B">
        <w:fldChar w:fldCharType="begin"/>
      </w:r>
      <w:r w:rsidR="00ED1BB0">
        <w:instrText xml:space="preserve"> ADDIN ZOTERO_ITEM CSL_CITATION {"citationID":"BC93m9hH","properties":{"formattedCitation":"(Puckett 2017)","plainCitation":"(Puckett 2017)","noteIndex":0},"citationItems":[{"id":44,"uris":["http://zotero.org/users/local/bv74ArEQ/items/TNASYBUZ"],"itemData":{"id":44,"type":"book","edition":"2nd edition","publisher":"Assoc of College &amp; Research Libraries","title":"Zotero: A Guide For Librarians, Researchers, and Educators","author":[{"family":"Puckett","given":"Jason"}],"issued":{"date-parts":[["2017",8,17]]}},"label":"page"}],"schema":"https://github.com/citation-style-language/schema/raw/master/csl-citation.json"} </w:instrText>
      </w:r>
      <w:r w:rsidR="00615E8B">
        <w:fldChar w:fldCharType="separate"/>
      </w:r>
      <w:r w:rsidR="00ED1BB0" w:rsidRPr="00ED1BB0">
        <w:rPr>
          <w:rFonts w:ascii="Cambria" w:hAnsi="Cambria"/>
        </w:rPr>
        <w:t>(Puckett 2017)</w:t>
      </w:r>
      <w:r w:rsidR="00615E8B">
        <w:fldChar w:fldCharType="end"/>
      </w:r>
      <w:r w:rsidR="00615E8B" w:rsidRPr="00615E8B">
        <w:t>.</w:t>
      </w:r>
      <w:r w:rsidR="00ED1BB0">
        <w:t xml:space="preserve"> Using Zotero, you can simply add, update and manage all citations in your work. A Zotero citation can look like that:</w:t>
      </w:r>
    </w:p>
    <w:p w14:paraId="208CED11" w14:textId="18F7863A" w:rsidR="00ED1BB0" w:rsidRPr="001C3DA7" w:rsidRDefault="00ED1BB0" w:rsidP="00ED1BB0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>
        <w:rPr>
          <w:rFonts w:ascii="Consolas" w:eastAsia="Times New Roman" w:hAnsi="Consolas" w:cs="Courier New"/>
          <w:color w:val="1F2328"/>
          <w:sz w:val="20"/>
          <w:szCs w:val="20"/>
        </w:rPr>
        <w:t>:::</w:t>
      </w:r>
      <w:r w:rsidRPr="001C3DA7">
        <w:rPr>
          <w:rFonts w:ascii="Consolas" w:eastAsia="Times New Roman" w:hAnsi="Consolas" w:cs="Courier New"/>
          <w:color w:val="1F2328"/>
          <w:sz w:val="20"/>
          <w:szCs w:val="20"/>
        </w:rPr>
        <w:t xml:space="preserve">{card} </w:t>
      </w:r>
      <w:r>
        <w:rPr>
          <w:rFonts w:ascii="Consolas" w:eastAsia="Times New Roman" w:hAnsi="Consolas" w:cs="Courier New"/>
          <w:color w:val="1F2328"/>
          <w:sz w:val="20"/>
          <w:szCs w:val="20"/>
        </w:rPr>
        <w:t>An example of a citation</w:t>
      </w:r>
      <w:r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="00FA017F">
        <w:rPr>
          <w:rFonts w:ascii="Consolas" w:eastAsia="Times New Roman" w:hAnsi="Consolas" w:cs="Courier New"/>
          <w:color w:val="1F2328"/>
          <w:sz w:val="20"/>
          <w:szCs w:val="20"/>
        </w:rPr>
        <w:t>A</w:t>
      </w:r>
      <w:r w:rsidRPr="00ED1BB0">
        <w:rPr>
          <w:rFonts w:ascii="Consolas" w:eastAsia="Times New Roman" w:hAnsi="Consolas" w:cs="Courier New"/>
          <w:color w:val="1F2328"/>
          <w:sz w:val="20"/>
          <w:szCs w:val="20"/>
        </w:rPr>
        <w:t xml:space="preserve"> claim </w:t>
      </w:r>
      <w:r w:rsidRPr="00ED1BB0">
        <w:rPr>
          <w:rFonts w:ascii="Consolas" w:eastAsia="Times New Roman" w:hAnsi="Consolas" w:cs="Courier New"/>
          <w:color w:val="1F2328"/>
          <w:sz w:val="20"/>
          <w:szCs w:val="20"/>
        </w:rPr>
        <w:fldChar w:fldCharType="begin"/>
      </w:r>
      <w:r w:rsidR="007A7681">
        <w:rPr>
          <w:rFonts w:ascii="Consolas" w:eastAsia="Times New Roman" w:hAnsi="Consolas" w:cs="Courier New"/>
          <w:color w:val="1F2328"/>
          <w:sz w:val="20"/>
          <w:szCs w:val="20"/>
        </w:rPr>
        <w:instrText xml:space="preserve"> ADDIN ZOTERO_ITEM CSL_CITATION {"citationID":"nOg4X65M","properties":{"formattedCitation":"(see Fickers and Tatarinov 2022, vol. 2, chap. 1 for more examples)","plainCitation":"(see Fickers and Tatarinov 2022, vol. 2, chap. 1 for more examples)","noteIndex":0},"citationItems":[{"id":45,"uris":["http://zotero.org/users/local/bv74ArEQ/items/FELM6PAH"],"itemData":{"id":45,"type":"book","collection-title":"Studies in Digital History and Hermeneutics","edition":"first edition","ISBN":"978-3-11-072387-8","publisher":"De Gruyter Oldenbourg","title":"Digital History and Hermeneutics","URL":"https://doi.org/10.1515/9783110723991","volume":"2","editor":[{"family":"Fickers","given":"Andreas"},{"family":"Tatarinov","given":"Juliane"}],"issued":{"date-parts":[["2022"]]}},"locator":"1","label":"chapter","prefix":"see","suffix":"for more examples"}],"schema":"https://github.com/citation-style-language/schema/raw/master/csl-citation.json"} </w:instrText>
      </w:r>
      <w:r w:rsidRPr="00ED1BB0">
        <w:rPr>
          <w:rFonts w:ascii="Consolas" w:eastAsia="Times New Roman" w:hAnsi="Consolas" w:cs="Courier New"/>
          <w:color w:val="1F2328"/>
          <w:sz w:val="20"/>
          <w:szCs w:val="20"/>
        </w:rPr>
        <w:fldChar w:fldCharType="separate"/>
      </w:r>
      <w:r w:rsidR="007A7681" w:rsidRPr="007A7681">
        <w:rPr>
          <w:rFonts w:ascii="Consolas" w:hAnsi="Consolas"/>
          <w:sz w:val="20"/>
        </w:rPr>
        <w:t xml:space="preserve">(see </w:t>
      </w:r>
      <w:proofErr w:type="spellStart"/>
      <w:r w:rsidR="007A7681" w:rsidRPr="007A7681">
        <w:rPr>
          <w:rFonts w:ascii="Consolas" w:hAnsi="Consolas"/>
          <w:sz w:val="20"/>
        </w:rPr>
        <w:t>Fickers</w:t>
      </w:r>
      <w:proofErr w:type="spellEnd"/>
      <w:r w:rsidR="007A7681" w:rsidRPr="007A7681">
        <w:rPr>
          <w:rFonts w:ascii="Consolas" w:hAnsi="Consolas"/>
          <w:sz w:val="20"/>
        </w:rPr>
        <w:t xml:space="preserve"> and </w:t>
      </w:r>
      <w:proofErr w:type="spellStart"/>
      <w:r w:rsidR="007A7681" w:rsidRPr="007A7681">
        <w:rPr>
          <w:rFonts w:ascii="Consolas" w:hAnsi="Consolas"/>
          <w:sz w:val="20"/>
        </w:rPr>
        <w:t>Tatarinov</w:t>
      </w:r>
      <w:proofErr w:type="spellEnd"/>
      <w:r w:rsidR="007A7681" w:rsidRPr="007A7681">
        <w:rPr>
          <w:rFonts w:ascii="Consolas" w:hAnsi="Consolas"/>
          <w:sz w:val="20"/>
        </w:rPr>
        <w:t xml:space="preserve"> 2022, vol. 2, chap. 1 for more examples)</w:t>
      </w:r>
      <w:r w:rsidRPr="00ED1BB0">
        <w:rPr>
          <w:rFonts w:ascii="Consolas" w:eastAsia="Times New Roman" w:hAnsi="Consolas" w:cs="Courier New"/>
          <w:color w:val="1F2328"/>
          <w:sz w:val="20"/>
          <w:szCs w:val="20"/>
        </w:rPr>
        <w:fldChar w:fldCharType="end"/>
      </w:r>
      <w:r w:rsidRPr="00ED1BB0">
        <w:rPr>
          <w:rFonts w:ascii="Consolas" w:eastAsia="Times New Roman" w:hAnsi="Consolas" w:cs="Courier New"/>
          <w:color w:val="1F2328"/>
          <w:sz w:val="20"/>
          <w:szCs w:val="20"/>
        </w:rPr>
        <w:t>.</w:t>
      </w:r>
      <w:r>
        <w:rPr>
          <w:rFonts w:ascii="Consolas" w:eastAsia="Times New Roman" w:hAnsi="Consolas" w:cs="Courier New"/>
          <w:color w:val="1F2328"/>
          <w:sz w:val="20"/>
          <w:szCs w:val="20"/>
        </w:rPr>
        <w:br/>
        <w:t>:::</w:t>
      </w:r>
    </w:p>
    <w:p w14:paraId="3CDE8628" w14:textId="0AC5AA1B" w:rsidR="00444782" w:rsidRDefault="00ED1BB0" w:rsidP="00D546E3">
      <w:pPr>
        <w:pStyle w:val="BodyText"/>
        <w:jc w:val="both"/>
      </w:pPr>
      <w:r>
        <w:t xml:space="preserve">Note that </w:t>
      </w:r>
      <w:r w:rsidR="00444782">
        <w:t>with Zotero, you manage the content</w:t>
      </w:r>
      <w:r w:rsidR="007A7681">
        <w:t>s</w:t>
      </w:r>
      <w:r w:rsidR="00444782">
        <w:t xml:space="preserve"> of </w:t>
      </w:r>
      <w:r w:rsidR="007A7681">
        <w:t>the source</w:t>
      </w:r>
      <w:r w:rsidR="00444782">
        <w:t xml:space="preserve"> centrally </w:t>
      </w:r>
      <w:r w:rsidR="007A7681">
        <w:t>with</w:t>
      </w:r>
      <w:r w:rsidR="00444782">
        <w:t xml:space="preserve">in your Zotero application. In your </w:t>
      </w:r>
      <w:r w:rsidR="007A7681">
        <w:t>book or other literary work</w:t>
      </w:r>
      <w:r w:rsidR="00202F10">
        <w:t>,</w:t>
      </w:r>
      <w:r w:rsidR="00444782">
        <w:t xml:space="preserve"> </w:t>
      </w:r>
      <w:r w:rsidR="007A7681">
        <w:t>you can add a reference to that source</w:t>
      </w:r>
      <w:r w:rsidR="00202F10">
        <w:t xml:space="preserve"> and optionally you can</w:t>
      </w:r>
      <w:r w:rsidR="007A7681">
        <w:t xml:space="preserve"> </w:t>
      </w:r>
      <w:r w:rsidR="00202F10">
        <w:t xml:space="preserve">also </w:t>
      </w:r>
      <w:r w:rsidR="007A7681">
        <w:t>add a prefix or a suffix</w:t>
      </w:r>
      <w:r w:rsidR="00F26535">
        <w:t xml:space="preserve"> </w:t>
      </w:r>
      <w:r w:rsidR="00202F10">
        <w:t>or</w:t>
      </w:r>
      <w:r w:rsidR="00F26535">
        <w:t xml:space="preserve"> a page/chapter/figure/etc</w:t>
      </w:r>
      <w:r w:rsidR="00202F10">
        <w:t>.</w:t>
      </w:r>
      <w:r w:rsidR="00F26535">
        <w:t xml:space="preserve"> you want to cite. </w:t>
      </w:r>
      <w:r w:rsidR="00444782">
        <w:t>Thus, the Zotero is the only source of truth regarding the quoted source and your current work is the only source of truth regarding the individual reference to the source.</w:t>
      </w:r>
    </w:p>
    <w:p w14:paraId="5C493CEE" w14:textId="7686D8B6" w:rsidR="000F6E81" w:rsidRPr="00770673" w:rsidRDefault="000F6E81" w:rsidP="00A44C57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jc w:val="both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{tip}</w:t>
      </w:r>
      <w:r w:rsidR="00A44C57">
        <w:rPr>
          <w:rFonts w:ascii="Consolas" w:eastAsia="Times New Roman" w:hAnsi="Consolas" w:cs="Courier New"/>
          <w:color w:val="1F2328"/>
          <w:sz w:val="20"/>
          <w:szCs w:val="20"/>
        </w:rPr>
        <w:br/>
      </w:r>
      <w:r>
        <w:t xml:space="preserve">In case of any questions about their usage, please refer to the </w:t>
      </w:r>
      <w:hyperlink r:id="rId18" w:history="1">
        <w:r w:rsidRPr="006B7EE5">
          <w:rPr>
            <w:rStyle w:val="Hyperlink"/>
          </w:rPr>
          <w:t>Zotero Word Plugin documentation</w:t>
        </w:r>
      </w:hyperlink>
      <w:r>
        <w:t>.</w:t>
      </w:r>
      <w:r>
        <w:br/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76E85D49" w14:textId="5CEE196E" w:rsidR="006E2BD4" w:rsidRDefault="006E2BD4" w:rsidP="006E2BD4">
      <w:pPr>
        <w:pStyle w:val="Heading4"/>
      </w:pPr>
      <w:r>
        <w:t>Installation of Zotero</w:t>
      </w:r>
    </w:p>
    <w:p w14:paraId="6B054F2F" w14:textId="6E19F400" w:rsidR="006E2BD4" w:rsidRPr="006E2BD4" w:rsidRDefault="006E2BD4" w:rsidP="006E2BD4">
      <w:pPr>
        <w:pStyle w:val="BodyText"/>
      </w:pPr>
      <w:r>
        <w:t xml:space="preserve">To install Zotero, please follow the instructions </w:t>
      </w:r>
      <w:r w:rsidR="00010B60">
        <w:t>from</w:t>
      </w:r>
      <w:r>
        <w:t xml:space="preserve"> the </w:t>
      </w:r>
      <w:hyperlink r:id="rId19" w:history="1">
        <w:r w:rsidRPr="00010B60">
          <w:rPr>
            <w:rStyle w:val="Hyperlink"/>
          </w:rPr>
          <w:t xml:space="preserve">official Zotero </w:t>
        </w:r>
        <w:r w:rsidR="00010B60" w:rsidRPr="00010B60">
          <w:rPr>
            <w:rStyle w:val="Hyperlink"/>
          </w:rPr>
          <w:t>documentation</w:t>
        </w:r>
      </w:hyperlink>
      <w:r>
        <w:t>.</w:t>
      </w:r>
    </w:p>
    <w:p w14:paraId="4C37D159" w14:textId="7D821FCF" w:rsidR="006E2BD4" w:rsidRDefault="006E2BD4" w:rsidP="006E2BD4">
      <w:pPr>
        <w:pStyle w:val="Heading4"/>
      </w:pPr>
      <w:r>
        <w:t>Installation of Zotero Word Plugin</w:t>
      </w:r>
    </w:p>
    <w:p w14:paraId="21BE697A" w14:textId="2C7CA41B" w:rsidR="006E2BD4" w:rsidRDefault="006B7EE5" w:rsidP="00A44C57">
      <w:pPr>
        <w:pStyle w:val="BodyText"/>
        <w:jc w:val="both"/>
      </w:pPr>
      <w:r>
        <w:t>Make sure that you have the Zotero Word Plugin installed</w:t>
      </w:r>
      <w:r w:rsidR="000F6E81">
        <w:t xml:space="preserve"> by following the instructions in the </w:t>
      </w:r>
      <w:hyperlink r:id="rId20" w:history="1">
        <w:r w:rsidR="000F6E81" w:rsidRPr="000F6E81">
          <w:rPr>
            <w:rStyle w:val="Hyperlink"/>
          </w:rPr>
          <w:t>documentat</w:t>
        </w:r>
        <w:r w:rsidR="000F6E81" w:rsidRPr="000F6E81">
          <w:rPr>
            <w:rStyle w:val="Hyperlink"/>
          </w:rPr>
          <w:t>i</w:t>
        </w:r>
        <w:r w:rsidR="000F6E81" w:rsidRPr="000F6E81">
          <w:rPr>
            <w:rStyle w:val="Hyperlink"/>
          </w:rPr>
          <w:t>on</w:t>
        </w:r>
      </w:hyperlink>
      <w:r>
        <w:t xml:space="preserve">. </w:t>
      </w:r>
      <w:r w:rsidR="00731347">
        <w:t>If you were able to install the plugin successfully, you should be able to see the Zotero tab in your MS Word program.</w:t>
      </w:r>
    </w:p>
    <w:p w14:paraId="01F85298" w14:textId="2E854E5D" w:rsidR="00731347" w:rsidRDefault="00731347" w:rsidP="006E2BD4">
      <w:pPr>
        <w:pStyle w:val="BodyText"/>
      </w:pPr>
      <w:r w:rsidRPr="00731347">
        <w:drawing>
          <wp:inline distT="0" distB="0" distL="0" distR="0" wp14:anchorId="412B77D5" wp14:editId="2D472EDF">
            <wp:extent cx="5943600" cy="99504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995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38AAD0" w14:textId="413B79DA" w:rsidR="006E2BD4" w:rsidRDefault="006E2BD4" w:rsidP="006E2BD4">
      <w:pPr>
        <w:pStyle w:val="Heading4"/>
      </w:pPr>
      <w:r>
        <w:t>How to add/edit a citation</w:t>
      </w:r>
    </w:p>
    <w:p w14:paraId="1043821A" w14:textId="2E8F3609" w:rsidR="00282D3D" w:rsidRDefault="004737B7" w:rsidP="003F5654">
      <w:pPr>
        <w:pStyle w:val="BodyText"/>
        <w:jc w:val="both"/>
      </w:pPr>
      <w:r>
        <w:t xml:space="preserve">Please follow the </w:t>
      </w:r>
      <w:hyperlink r:id="rId22" w:history="1">
        <w:r w:rsidRPr="001D77FC">
          <w:rPr>
            <w:rStyle w:val="Hyperlink"/>
          </w:rPr>
          <w:t>Zotero plugin instructions</w:t>
        </w:r>
      </w:hyperlink>
      <w:r>
        <w:t xml:space="preserve"> on how to add and/or edit your citations.</w:t>
      </w:r>
    </w:p>
    <w:p w14:paraId="08AC7E69" w14:textId="1F3F5D8F" w:rsidR="00CF6297" w:rsidRDefault="00C21F5A" w:rsidP="00C21F5A">
      <w:pPr>
        <w:pStyle w:val="Quote"/>
      </w:pPr>
      <w:r>
        <w:t>You can begin citing with Zotero by clicking the “Add/Edit Citation” button. Pressing the button brings up the citation dialog.</w:t>
      </w:r>
      <w:r>
        <w:t xml:space="preserve"> </w:t>
      </w:r>
      <w:r>
        <w:t>The citation dialog is used to select items from your Zotero library, and create a citation.</w:t>
      </w:r>
      <w:r>
        <w:t xml:space="preserve"> </w:t>
      </w:r>
      <w:r>
        <w:t>Start typing part of a title, the last names of one or more authors, and/or a year in the dialog box. Matching items will instantly appear below the dialog box.</w:t>
      </w:r>
    </w:p>
    <w:p w14:paraId="639221FE" w14:textId="5C1437D0" w:rsidR="00F2202A" w:rsidRDefault="00F2202A" w:rsidP="00F2202A">
      <w:pPr>
        <w:pStyle w:val="Heading4"/>
      </w:pPr>
      <w:r>
        <w:t>How to check if your</w:t>
      </w:r>
      <w:r>
        <w:t xml:space="preserve"> citation</w:t>
      </w:r>
      <w:r>
        <w:t xml:space="preserve"> is valid</w:t>
      </w:r>
    </w:p>
    <w:p w14:paraId="3BD89A94" w14:textId="71522CFE" w:rsidR="009B320A" w:rsidRPr="007E2ECF" w:rsidRDefault="00AD67EA" w:rsidP="007E2ECF">
      <w:pPr>
        <w:pStyle w:val="BodyText"/>
        <w:jc w:val="both"/>
      </w:pPr>
      <w:r w:rsidRPr="007E2ECF">
        <w:t>A valid citation</w:t>
      </w:r>
      <w:r w:rsidR="009B320A" w:rsidRPr="007E2ECF">
        <w:t xml:space="preserve"> should be an active field, which can be updated, edited and to which you can toggle field codes to see their internals</w:t>
      </w:r>
      <w:r w:rsidRPr="007E2ECF">
        <w:t xml:space="preserve"> (see figure </w:t>
      </w:r>
      <w:r w:rsidR="0099751B" w:rsidRPr="007E2ECF">
        <w:fldChar w:fldCharType="begin"/>
      </w:r>
      <w:r w:rsidR="0099751B" w:rsidRPr="007E2ECF">
        <w:instrText xml:space="preserve"> REF _Ref156828591 \h </w:instrText>
      </w:r>
      <w:r w:rsidR="007E2ECF">
        <w:instrText xml:space="preserve"> \* MERGEFORMAT </w:instrText>
      </w:r>
      <w:r w:rsidR="0099751B" w:rsidRPr="007E2ECF">
        <w:fldChar w:fldCharType="separate"/>
      </w:r>
      <w:proofErr w:type="spellStart"/>
      <w:r w:rsidR="0099751B" w:rsidRPr="007E2ECF">
        <w:t>Figure</w:t>
      </w:r>
      <w:proofErr w:type="spellEnd"/>
      <w:r w:rsidR="0099751B" w:rsidRPr="007E2ECF">
        <w:t xml:space="preserve"> 3</w:t>
      </w:r>
      <w:r w:rsidR="0099751B" w:rsidRPr="007E2ECF">
        <w:fldChar w:fldCharType="end"/>
      </w:r>
      <w:r w:rsidRPr="007E2ECF">
        <w:t>)</w:t>
      </w:r>
      <w:r w:rsidR="009B320A" w:rsidRPr="007E2ECF">
        <w:t>.</w:t>
      </w:r>
      <w:r w:rsidR="002D259C">
        <w:t xml:space="preserve"> Do not use those options for editing – </w:t>
      </w:r>
      <w:r w:rsidR="00A938E9">
        <w:t>for that purpose</w:t>
      </w:r>
      <w:r w:rsidR="00A938E9">
        <w:t xml:space="preserve"> </w:t>
      </w:r>
      <w:r w:rsidR="002D259C">
        <w:t>use the “Add/Edit Citation” butto</w:t>
      </w:r>
      <w:r w:rsidR="004B5DED">
        <w:t>n</w:t>
      </w:r>
      <w:r w:rsidR="00E012AB">
        <w:t xml:space="preserve"> on the top left corner of the MS Word “Zotero” tab</w:t>
      </w:r>
      <w:r w:rsidR="002D259C">
        <w:t>.</w:t>
      </w:r>
      <w:r w:rsidR="009B320A" w:rsidRPr="007E2ECF">
        <w:t xml:space="preserve"> Please do not, under any circumstances, unlink your Zotero citations as this will irreversibly break them.</w:t>
      </w:r>
    </w:p>
    <w:p w14:paraId="5B1E049F" w14:textId="6ECDF141" w:rsidR="009B320A" w:rsidRDefault="009B320A" w:rsidP="009B320A">
      <w:pPr>
        <w:pStyle w:val="BodyText"/>
        <w:jc w:val="center"/>
      </w:pPr>
      <w:r w:rsidRPr="009B320A">
        <w:drawing>
          <wp:inline distT="0" distB="0" distL="0" distR="0" wp14:anchorId="2C37CC08" wp14:editId="2DD37477">
            <wp:extent cx="2603405" cy="2428875"/>
            <wp:effectExtent l="0" t="0" r="698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611660" cy="24365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AD3442" w14:textId="1D882CCA" w:rsidR="00AD67EA" w:rsidRPr="009B320A" w:rsidRDefault="00AD67EA" w:rsidP="009E00F7">
      <w:pPr>
        <w:pStyle w:val="Caption"/>
        <w:jc w:val="both"/>
      </w:pPr>
      <w:bookmarkStart w:id="26" w:name="_Ref156828591"/>
      <w:r>
        <w:t xml:space="preserve">Figure </w:t>
      </w:r>
      <w:fldSimple w:instr=" SEQ Figure \* ARABIC ">
        <w:r>
          <w:rPr>
            <w:noProof/>
          </w:rPr>
          <w:t>3</w:t>
        </w:r>
      </w:fldSimple>
      <w:bookmarkEnd w:id="26"/>
      <w:r>
        <w:t xml:space="preserve">. A valid Zotero citation should be an active field. After right-clicking </w:t>
      </w:r>
      <w:r>
        <w:rPr>
          <w:noProof/>
        </w:rPr>
        <w:t>it you should see options like 'Toggle Field Codes' (this option will allow you to see the internal data of your citation).</w:t>
      </w:r>
    </w:p>
    <w:p w14:paraId="4B343E7F" w14:textId="10E99D48" w:rsidR="00CF6297" w:rsidRPr="009B320A" w:rsidRDefault="00CF6297" w:rsidP="00CF6297">
      <w:pPr>
        <w:pStyle w:val="Heading4"/>
        <w:rPr>
          <w:lang w:val="it-IT"/>
        </w:rPr>
      </w:pPr>
      <w:proofErr w:type="spellStart"/>
      <w:r w:rsidRPr="009B320A">
        <w:rPr>
          <w:lang w:val="it-IT"/>
        </w:rPr>
        <w:t>Document</w:t>
      </w:r>
      <w:proofErr w:type="spellEnd"/>
      <w:r w:rsidRPr="009B320A">
        <w:rPr>
          <w:lang w:val="it-IT"/>
        </w:rPr>
        <w:t xml:space="preserve"> </w:t>
      </w:r>
      <w:proofErr w:type="spellStart"/>
      <w:r w:rsidRPr="009B320A">
        <w:rPr>
          <w:lang w:val="it-IT"/>
        </w:rPr>
        <w:t>Preferences</w:t>
      </w:r>
      <w:proofErr w:type="spellEnd"/>
    </w:p>
    <w:p w14:paraId="620F4324" w14:textId="5C7A3C83" w:rsidR="004737B7" w:rsidRDefault="00CD565D" w:rsidP="00A44C57">
      <w:pPr>
        <w:pStyle w:val="BodyText"/>
        <w:jc w:val="both"/>
      </w:pPr>
      <w:r>
        <w:t xml:space="preserve">You can always change options of your citations by setting the Document Preferences. In particular, you can change the citation style, </w:t>
      </w:r>
      <w:r w:rsidR="001D77FC">
        <w:t xml:space="preserve">language, </w:t>
      </w:r>
      <w:r>
        <w:t>whether the citations are displayed as footnotes</w:t>
      </w:r>
      <w:r w:rsidR="001D77FC">
        <w:t xml:space="preserve"> or endnotes, etc.</w:t>
      </w:r>
    </w:p>
    <w:p w14:paraId="1BC23DA2" w14:textId="66190D06" w:rsidR="00CD565D" w:rsidRPr="00770673" w:rsidRDefault="00CD565D" w:rsidP="00CD565D">
      <w:pPr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/>
        <w:rPr>
          <w:rFonts w:ascii="Consolas" w:eastAsia="Times New Roman" w:hAnsi="Consolas" w:cs="Courier New"/>
          <w:color w:val="1F2328"/>
          <w:sz w:val="20"/>
          <w:szCs w:val="20"/>
        </w:rPr>
      </w:pP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{</w:t>
      </w:r>
      <w:r w:rsidRPr="00CD565D">
        <w:rPr>
          <w:rFonts w:ascii="Consolas" w:eastAsia="Times New Roman" w:hAnsi="Consolas" w:cs="Courier New"/>
          <w:color w:val="1F2328"/>
          <w:sz w:val="20"/>
          <w:szCs w:val="20"/>
        </w:rPr>
        <w:t>important</w:t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}</w:t>
      </w:r>
      <w:r w:rsidR="001D77FC">
        <w:rPr>
          <w:rFonts w:ascii="Consolas" w:eastAsia="Times New Roman" w:hAnsi="Consolas" w:cs="Courier New"/>
          <w:color w:val="1F2328"/>
          <w:sz w:val="20"/>
          <w:szCs w:val="20"/>
        </w:rPr>
        <w:br/>
      </w:r>
      <w:r w:rsidR="001D77FC">
        <w:t>In the “Store Citations as” document preferences, w</w:t>
      </w:r>
      <w:r>
        <w:t xml:space="preserve">e recommend to </w:t>
      </w:r>
      <w:r w:rsidR="001D77FC">
        <w:t>use the Fields option</w:t>
      </w:r>
      <w:r>
        <w:t>.</w:t>
      </w:r>
      <w:r w:rsidR="001D77FC">
        <w:t xml:space="preserve"> Storing your citations as bookmarks may not render correct result.</w:t>
      </w:r>
      <w:r w:rsidR="001D77FC">
        <w:br/>
      </w:r>
      <w:r w:rsidRPr="00770673">
        <w:rPr>
          <w:rFonts w:ascii="Consolas" w:eastAsia="Times New Roman" w:hAnsi="Consolas" w:cs="Courier New"/>
          <w:color w:val="1F2328"/>
          <w:sz w:val="20"/>
          <w:szCs w:val="20"/>
        </w:rPr>
        <w:t>:::</w:t>
      </w:r>
    </w:p>
    <w:p w14:paraId="7C5BF3B1" w14:textId="654DC043" w:rsidR="00731347" w:rsidRDefault="00282D3D" w:rsidP="00A44C57">
      <w:pPr>
        <w:pStyle w:val="BodyText"/>
        <w:jc w:val="both"/>
      </w:pPr>
      <w:r>
        <w:t xml:space="preserve">By default, your citation will be rendered how you, the author, added it. Please note however that </w:t>
      </w:r>
      <w:r w:rsidR="00EA16E2">
        <w:t>your document preferences might be overwritten by the platform</w:t>
      </w:r>
      <w:r w:rsidR="003A3167">
        <w:t>.</w:t>
      </w:r>
      <w:r w:rsidR="00EA16E2">
        <w:t xml:space="preserve"> For example, a different citation style </w:t>
      </w:r>
      <w:r w:rsidR="009B1C99">
        <w:t>may</w:t>
      </w:r>
      <w:r w:rsidR="00EA16E2">
        <w:t xml:space="preserve"> be chosen by the publisher.</w:t>
      </w:r>
    </w:p>
    <w:p w14:paraId="6B649F62" w14:textId="44663703" w:rsidR="006E2BD4" w:rsidRDefault="006B7EE5" w:rsidP="006B7EE5">
      <w:pPr>
        <w:pStyle w:val="Heading4"/>
      </w:pPr>
      <w:r w:rsidRPr="006B7EE5">
        <w:t>Bibliography</w:t>
      </w:r>
    </w:p>
    <w:p w14:paraId="4420CC1D" w14:textId="5E9D201F" w:rsidR="006B7EE5" w:rsidRDefault="00CD565D" w:rsidP="00A44C57">
      <w:pPr>
        <w:pStyle w:val="FirstParagraph"/>
        <w:jc w:val="both"/>
      </w:pPr>
      <w:r>
        <w:t xml:space="preserve">Please do not add a bibliography. </w:t>
      </w:r>
      <w:r w:rsidR="006B7EE5">
        <w:t xml:space="preserve">The bibliography will be </w:t>
      </w:r>
      <w:r>
        <w:t xml:space="preserve">automatically </w:t>
      </w:r>
      <w:r w:rsidR="006B7EE5">
        <w:t>generated for you. Creating a bibliography on your own will duplicate already existing bibliography.</w:t>
      </w:r>
    </w:p>
    <w:p w14:paraId="2BA861F7" w14:textId="1CF147AA" w:rsidR="006B7EE5" w:rsidRDefault="006B7EE5" w:rsidP="006E2BD4">
      <w:pPr>
        <w:pStyle w:val="BodyText"/>
      </w:pPr>
    </w:p>
    <w:p w14:paraId="16086A97" w14:textId="70F576C9" w:rsidR="00682BDD" w:rsidRPr="00AD563C" w:rsidRDefault="00682BDD" w:rsidP="00792CC6">
      <w:pPr>
        <w:pStyle w:val="BodyText"/>
      </w:pPr>
    </w:p>
    <w:bookmarkEnd w:id="25"/>
    <w:p w14:paraId="2763BD58" w14:textId="41AF0481" w:rsidR="00D729C7" w:rsidRPr="00C4091C" w:rsidRDefault="00D729C7" w:rsidP="00C4091C">
      <w:pPr>
        <w:pStyle w:val="BodyText"/>
      </w:pPr>
    </w:p>
    <w:sectPr w:rsidR="00D729C7" w:rsidRPr="00C4091C"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656872" w14:textId="77777777" w:rsidR="0091480E" w:rsidRDefault="0091480E">
      <w:pPr>
        <w:spacing w:after="0"/>
      </w:pPr>
      <w:r>
        <w:separator/>
      </w:r>
    </w:p>
  </w:endnote>
  <w:endnote w:type="continuationSeparator" w:id="0">
    <w:p w14:paraId="7B86E4EC" w14:textId="77777777" w:rsidR="0091480E" w:rsidRDefault="0091480E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1DB9BB" w14:textId="77777777" w:rsidR="0091480E" w:rsidRDefault="0091480E">
      <w:r>
        <w:separator/>
      </w:r>
    </w:p>
  </w:footnote>
  <w:footnote w:type="continuationSeparator" w:id="0">
    <w:p w14:paraId="49E13174" w14:textId="77777777" w:rsidR="0091480E" w:rsidRDefault="0091480E">
      <w:r>
        <w:continuationSeparator/>
      </w:r>
    </w:p>
  </w:footnote>
  <w:footnote w:id="1">
    <w:p w14:paraId="6EFD5A6D" w14:textId="4654B3B1" w:rsidR="00E3506A" w:rsidRDefault="00E3506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="00067DFF">
        <w:t>Every main part of a book should open with “Heading 1”. There shouldn’t be more than one Heading 1 per docx file.</w:t>
      </w:r>
    </w:p>
  </w:footnote>
  <w:footnote w:id="2">
    <w:p w14:paraId="0A16EA45" w14:textId="4B933384" w:rsidR="0000330B" w:rsidRDefault="0000330B">
      <w:pPr>
        <w:pStyle w:val="FootnoteText"/>
      </w:pPr>
      <w:r>
        <w:rPr>
          <w:rStyle w:val="FootnoteReference"/>
        </w:rPr>
        <w:footnoteRef/>
      </w:r>
      <w:r>
        <w:t xml:space="preserve"> To insert a footnote in MS Word, you may click the “Insert Footnote” button or use the “Alt + Ctrl + F” key combination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EA454B4C"/>
    <w:multiLevelType w:val="multilevel"/>
    <w:tmpl w:val="BEC40664"/>
    <w:lvl w:ilvl="0">
      <w:numFmt w:val="bullet"/>
      <w:lvlText w:val="•"/>
      <w:lvlJc w:val="left"/>
      <w:pPr>
        <w:tabs>
          <w:tab w:val="num" w:pos="0"/>
        </w:tabs>
        <w:ind w:left="480" w:hanging="480"/>
      </w:p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–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•"/>
      <w:lvlJc w:val="left"/>
      <w:pPr>
        <w:tabs>
          <w:tab w:val="num" w:pos="5760"/>
        </w:tabs>
        <w:ind w:left="6240" w:hanging="480"/>
      </w:pPr>
    </w:lvl>
  </w:abstractNum>
  <w:abstractNum w:abstractNumId="1" w15:restartNumberingAfterBreak="0">
    <w:nsid w:val="FFFFFF7C"/>
    <w:multiLevelType w:val="singleLevel"/>
    <w:tmpl w:val="57E6698E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D3EE0DF8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296A53E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56E4E1C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436AA0A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1FF2DA4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A44229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15A6EB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776845B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9D18277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24297BC0"/>
    <w:multiLevelType w:val="hybridMultilevel"/>
    <w:tmpl w:val="79D441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C1AE401"/>
    <w:multiLevelType w:val="multilevel"/>
    <w:tmpl w:val="6436086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13" w15:restartNumberingAfterBreak="0">
    <w:nsid w:val="315A11B2"/>
    <w:multiLevelType w:val="hybridMultilevel"/>
    <w:tmpl w:val="4052F9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57E48F3"/>
    <w:multiLevelType w:val="hybridMultilevel"/>
    <w:tmpl w:val="C2BA14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68E68A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59A97AF0"/>
    <w:multiLevelType w:val="hybridMultilevel"/>
    <w:tmpl w:val="52E6B1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1315DCA"/>
    <w:multiLevelType w:val="multilevel"/>
    <w:tmpl w:val="19CE79B8"/>
    <w:lvl w:ilvl="0">
      <w:start w:val="1"/>
      <w:numFmt w:val="decimal"/>
      <w:lvlText w:val="%1."/>
      <w:lvlJc w:val="left"/>
      <w:pPr>
        <w:tabs>
          <w:tab w:val="num" w:pos="0"/>
        </w:tabs>
        <w:ind w:left="480" w:hanging="480"/>
      </w:pPr>
    </w:lvl>
    <w:lvl w:ilvl="1">
      <w:start w:val="1"/>
      <w:numFmt w:val="decimal"/>
      <w:lvlText w:val="%2."/>
      <w:lvlJc w:val="left"/>
      <w:pPr>
        <w:tabs>
          <w:tab w:val="num" w:pos="720"/>
        </w:tabs>
        <w:ind w:left="1200" w:hanging="48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920" w:hanging="480"/>
      </w:pPr>
    </w:lvl>
    <w:lvl w:ilvl="3">
      <w:start w:val="1"/>
      <w:numFmt w:val="decimal"/>
      <w:lvlText w:val="%4."/>
      <w:lvlJc w:val="left"/>
      <w:pPr>
        <w:tabs>
          <w:tab w:val="num" w:pos="2160"/>
        </w:tabs>
        <w:ind w:left="2640" w:hanging="480"/>
      </w:pPr>
    </w:lvl>
    <w:lvl w:ilvl="4">
      <w:start w:val="1"/>
      <w:numFmt w:val="decimal"/>
      <w:lvlText w:val="%5."/>
      <w:lvlJc w:val="left"/>
      <w:pPr>
        <w:tabs>
          <w:tab w:val="num" w:pos="2880"/>
        </w:tabs>
        <w:ind w:left="3360" w:hanging="480"/>
      </w:pPr>
    </w:lvl>
    <w:lvl w:ilvl="5">
      <w:start w:val="1"/>
      <w:numFmt w:val="decimal"/>
      <w:lvlText w:val="%6."/>
      <w:lvlJc w:val="left"/>
      <w:pPr>
        <w:tabs>
          <w:tab w:val="num" w:pos="3600"/>
        </w:tabs>
        <w:ind w:left="4080" w:hanging="480"/>
      </w:pPr>
    </w:lvl>
    <w:lvl w:ilvl="6">
      <w:start w:val="1"/>
      <w:numFmt w:val="decimal"/>
      <w:lvlText w:val="%7."/>
      <w:lvlJc w:val="left"/>
      <w:pPr>
        <w:tabs>
          <w:tab w:val="num" w:pos="4320"/>
        </w:tabs>
        <w:ind w:left="4800" w:hanging="480"/>
      </w:pPr>
    </w:lvl>
    <w:lvl w:ilvl="7">
      <w:start w:val="1"/>
      <w:numFmt w:val="decimal"/>
      <w:lvlText w:val="%8."/>
      <w:lvlJc w:val="left"/>
      <w:pPr>
        <w:tabs>
          <w:tab w:val="num" w:pos="5040"/>
        </w:tabs>
        <w:ind w:left="5520" w:hanging="480"/>
      </w:pPr>
    </w:lvl>
    <w:lvl w:ilvl="8">
      <w:start w:val="1"/>
      <w:numFmt w:val="decimal"/>
      <w:lvlText w:val="%9."/>
      <w:lvlJc w:val="left"/>
      <w:pPr>
        <w:tabs>
          <w:tab w:val="num" w:pos="5760"/>
        </w:tabs>
        <w:ind w:left="6240" w:hanging="480"/>
      </w:pPr>
    </w:lvl>
  </w:abstractNum>
  <w:abstractNum w:abstractNumId="18" w15:restartNumberingAfterBreak="0">
    <w:nsid w:val="74024FC2"/>
    <w:multiLevelType w:val="hybridMultilevel"/>
    <w:tmpl w:val="2EDC1F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404260854">
    <w:abstractNumId w:val="12"/>
  </w:num>
  <w:num w:numId="2" w16cid:durableId="1891770459">
    <w:abstractNumId w:val="0"/>
  </w:num>
  <w:num w:numId="3" w16cid:durableId="730691525">
    <w:abstractNumId w:val="0"/>
  </w:num>
  <w:num w:numId="4" w16cid:durableId="160245100">
    <w:abstractNumId w:val="0"/>
  </w:num>
  <w:num w:numId="5" w16cid:durableId="1993177689">
    <w:abstractNumId w:val="0"/>
  </w:num>
  <w:num w:numId="6" w16cid:durableId="1507399500">
    <w:abstractNumId w:val="0"/>
  </w:num>
  <w:num w:numId="7" w16cid:durableId="23489671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 w16cid:durableId="404761754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 w16cid:durableId="1061367750">
    <w:abstractNumId w:val="0"/>
  </w:num>
  <w:num w:numId="10" w16cid:durableId="782572678">
    <w:abstractNumId w:val="0"/>
  </w:num>
  <w:num w:numId="11" w16cid:durableId="270823139">
    <w:abstractNumId w:val="0"/>
  </w:num>
  <w:num w:numId="12" w16cid:durableId="1362587316">
    <w:abstractNumId w:val="0"/>
  </w:num>
  <w:num w:numId="13" w16cid:durableId="1069032505">
    <w:abstractNumId w:val="10"/>
  </w:num>
  <w:num w:numId="14" w16cid:durableId="408040396">
    <w:abstractNumId w:val="8"/>
  </w:num>
  <w:num w:numId="15" w16cid:durableId="1044982333">
    <w:abstractNumId w:val="7"/>
  </w:num>
  <w:num w:numId="16" w16cid:durableId="1160123779">
    <w:abstractNumId w:val="6"/>
  </w:num>
  <w:num w:numId="17" w16cid:durableId="845050894">
    <w:abstractNumId w:val="5"/>
  </w:num>
  <w:num w:numId="18" w16cid:durableId="324434818">
    <w:abstractNumId w:val="9"/>
  </w:num>
  <w:num w:numId="19" w16cid:durableId="1721129250">
    <w:abstractNumId w:val="4"/>
  </w:num>
  <w:num w:numId="20" w16cid:durableId="9575133">
    <w:abstractNumId w:val="3"/>
  </w:num>
  <w:num w:numId="21" w16cid:durableId="278269841">
    <w:abstractNumId w:val="2"/>
  </w:num>
  <w:num w:numId="22" w16cid:durableId="1455980407">
    <w:abstractNumId w:val="1"/>
  </w:num>
  <w:num w:numId="23" w16cid:durableId="1483038871">
    <w:abstractNumId w:val="15"/>
  </w:num>
  <w:num w:numId="24" w16cid:durableId="135612909">
    <w:abstractNumId w:val="14"/>
  </w:num>
  <w:num w:numId="25" w16cid:durableId="1802571389">
    <w:abstractNumId w:val="18"/>
  </w:num>
  <w:num w:numId="26" w16cid:durableId="1831215977">
    <w:abstractNumId w:val="13"/>
  </w:num>
  <w:num w:numId="27" w16cid:durableId="1569221027">
    <w:abstractNumId w:val="16"/>
  </w:num>
  <w:num w:numId="28" w16cid:durableId="1929918828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spelling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0D07"/>
    <w:rsid w:val="0000330B"/>
    <w:rsid w:val="0000637A"/>
    <w:rsid w:val="00010B60"/>
    <w:rsid w:val="00011C8B"/>
    <w:rsid w:val="00014B0A"/>
    <w:rsid w:val="0002064A"/>
    <w:rsid w:val="00037CD1"/>
    <w:rsid w:val="00063926"/>
    <w:rsid w:val="00067DFF"/>
    <w:rsid w:val="00090255"/>
    <w:rsid w:val="00094E64"/>
    <w:rsid w:val="000A018F"/>
    <w:rsid w:val="000A4CBB"/>
    <w:rsid w:val="000B1C5B"/>
    <w:rsid w:val="000E65D8"/>
    <w:rsid w:val="000F66F7"/>
    <w:rsid w:val="000F6E81"/>
    <w:rsid w:val="001007A2"/>
    <w:rsid w:val="00112717"/>
    <w:rsid w:val="00124B68"/>
    <w:rsid w:val="00136FFB"/>
    <w:rsid w:val="00137336"/>
    <w:rsid w:val="00143017"/>
    <w:rsid w:val="001453EC"/>
    <w:rsid w:val="00152DB5"/>
    <w:rsid w:val="001575A6"/>
    <w:rsid w:val="00160414"/>
    <w:rsid w:val="00160E53"/>
    <w:rsid w:val="00161AEE"/>
    <w:rsid w:val="00180E46"/>
    <w:rsid w:val="001953AB"/>
    <w:rsid w:val="00195619"/>
    <w:rsid w:val="001A0DAF"/>
    <w:rsid w:val="001A1A1F"/>
    <w:rsid w:val="001A3AA4"/>
    <w:rsid w:val="001A4452"/>
    <w:rsid w:val="001C0073"/>
    <w:rsid w:val="001C3DA7"/>
    <w:rsid w:val="001C4282"/>
    <w:rsid w:val="001D3C3A"/>
    <w:rsid w:val="001D5396"/>
    <w:rsid w:val="001D6611"/>
    <w:rsid w:val="001D77FC"/>
    <w:rsid w:val="00202F10"/>
    <w:rsid w:val="00210DCB"/>
    <w:rsid w:val="00212D1A"/>
    <w:rsid w:val="00245173"/>
    <w:rsid w:val="00245E67"/>
    <w:rsid w:val="0026457E"/>
    <w:rsid w:val="00270285"/>
    <w:rsid w:val="0027599A"/>
    <w:rsid w:val="00276DDF"/>
    <w:rsid w:val="0028182F"/>
    <w:rsid w:val="00282D3D"/>
    <w:rsid w:val="002937D5"/>
    <w:rsid w:val="00294D53"/>
    <w:rsid w:val="002A3E8D"/>
    <w:rsid w:val="002A475C"/>
    <w:rsid w:val="002B164B"/>
    <w:rsid w:val="002B2F95"/>
    <w:rsid w:val="002B325E"/>
    <w:rsid w:val="002C397A"/>
    <w:rsid w:val="002C5579"/>
    <w:rsid w:val="002D259C"/>
    <w:rsid w:val="002E2596"/>
    <w:rsid w:val="002F0FE7"/>
    <w:rsid w:val="003001DF"/>
    <w:rsid w:val="00321B33"/>
    <w:rsid w:val="003232DE"/>
    <w:rsid w:val="0032451B"/>
    <w:rsid w:val="00332000"/>
    <w:rsid w:val="00333CC9"/>
    <w:rsid w:val="00340CE3"/>
    <w:rsid w:val="00347550"/>
    <w:rsid w:val="00353925"/>
    <w:rsid w:val="00370911"/>
    <w:rsid w:val="003750EE"/>
    <w:rsid w:val="00385BCB"/>
    <w:rsid w:val="00390188"/>
    <w:rsid w:val="00392733"/>
    <w:rsid w:val="003A3167"/>
    <w:rsid w:val="003A352E"/>
    <w:rsid w:val="003C238D"/>
    <w:rsid w:val="003F0A70"/>
    <w:rsid w:val="003F100F"/>
    <w:rsid w:val="003F5654"/>
    <w:rsid w:val="00415CB0"/>
    <w:rsid w:val="00433514"/>
    <w:rsid w:val="00444782"/>
    <w:rsid w:val="0046673B"/>
    <w:rsid w:val="004737B7"/>
    <w:rsid w:val="00486324"/>
    <w:rsid w:val="00490004"/>
    <w:rsid w:val="00496389"/>
    <w:rsid w:val="004A2695"/>
    <w:rsid w:val="004A3092"/>
    <w:rsid w:val="004A6A2E"/>
    <w:rsid w:val="004A75D2"/>
    <w:rsid w:val="004B5DED"/>
    <w:rsid w:val="004C23A4"/>
    <w:rsid w:val="004C7AFB"/>
    <w:rsid w:val="004D06DA"/>
    <w:rsid w:val="004D2846"/>
    <w:rsid w:val="004E29B3"/>
    <w:rsid w:val="004E7D5D"/>
    <w:rsid w:val="004F531D"/>
    <w:rsid w:val="004F572D"/>
    <w:rsid w:val="004F7245"/>
    <w:rsid w:val="00502276"/>
    <w:rsid w:val="00547CEC"/>
    <w:rsid w:val="0055193E"/>
    <w:rsid w:val="0057301C"/>
    <w:rsid w:val="00573A87"/>
    <w:rsid w:val="00590D07"/>
    <w:rsid w:val="005A14DC"/>
    <w:rsid w:val="005D1141"/>
    <w:rsid w:val="005E1117"/>
    <w:rsid w:val="005E1E3E"/>
    <w:rsid w:val="00604A67"/>
    <w:rsid w:val="0060749F"/>
    <w:rsid w:val="006136F0"/>
    <w:rsid w:val="00615E8B"/>
    <w:rsid w:val="00621C27"/>
    <w:rsid w:val="006543E3"/>
    <w:rsid w:val="00663ED2"/>
    <w:rsid w:val="006648D4"/>
    <w:rsid w:val="00665203"/>
    <w:rsid w:val="00673A69"/>
    <w:rsid w:val="00682BDD"/>
    <w:rsid w:val="00693C6C"/>
    <w:rsid w:val="006A0639"/>
    <w:rsid w:val="006A5472"/>
    <w:rsid w:val="006B55DD"/>
    <w:rsid w:val="006B7EE5"/>
    <w:rsid w:val="006C08BF"/>
    <w:rsid w:val="006D16B3"/>
    <w:rsid w:val="006D2650"/>
    <w:rsid w:val="006D782C"/>
    <w:rsid w:val="006E2BD4"/>
    <w:rsid w:val="006E4307"/>
    <w:rsid w:val="00703F3D"/>
    <w:rsid w:val="0071014D"/>
    <w:rsid w:val="00710CA6"/>
    <w:rsid w:val="00727020"/>
    <w:rsid w:val="00731347"/>
    <w:rsid w:val="007458EC"/>
    <w:rsid w:val="00762B4D"/>
    <w:rsid w:val="00770673"/>
    <w:rsid w:val="00784D58"/>
    <w:rsid w:val="00792CC6"/>
    <w:rsid w:val="007948C5"/>
    <w:rsid w:val="00795672"/>
    <w:rsid w:val="00797939"/>
    <w:rsid w:val="007A7681"/>
    <w:rsid w:val="007B5E8A"/>
    <w:rsid w:val="007C48EA"/>
    <w:rsid w:val="007E2ECF"/>
    <w:rsid w:val="007F1CA8"/>
    <w:rsid w:val="0080487D"/>
    <w:rsid w:val="00806600"/>
    <w:rsid w:val="0081065F"/>
    <w:rsid w:val="00810A28"/>
    <w:rsid w:val="00812F30"/>
    <w:rsid w:val="00825199"/>
    <w:rsid w:val="00827EDD"/>
    <w:rsid w:val="00835970"/>
    <w:rsid w:val="00836C0A"/>
    <w:rsid w:val="00841976"/>
    <w:rsid w:val="00876B98"/>
    <w:rsid w:val="00895196"/>
    <w:rsid w:val="008A28C7"/>
    <w:rsid w:val="008A5DFE"/>
    <w:rsid w:val="008D3616"/>
    <w:rsid w:val="008D6863"/>
    <w:rsid w:val="008E742A"/>
    <w:rsid w:val="008F3C86"/>
    <w:rsid w:val="008F639B"/>
    <w:rsid w:val="0091480E"/>
    <w:rsid w:val="00915177"/>
    <w:rsid w:val="009154BE"/>
    <w:rsid w:val="00926D4C"/>
    <w:rsid w:val="009371C1"/>
    <w:rsid w:val="00956854"/>
    <w:rsid w:val="009663B1"/>
    <w:rsid w:val="00972B6E"/>
    <w:rsid w:val="00975309"/>
    <w:rsid w:val="00995012"/>
    <w:rsid w:val="0099751B"/>
    <w:rsid w:val="009B1C99"/>
    <w:rsid w:val="009B320A"/>
    <w:rsid w:val="009D35DB"/>
    <w:rsid w:val="009E00F7"/>
    <w:rsid w:val="009E20F6"/>
    <w:rsid w:val="009E58B2"/>
    <w:rsid w:val="009E7C12"/>
    <w:rsid w:val="009F39AE"/>
    <w:rsid w:val="009F7AD4"/>
    <w:rsid w:val="00A12BC9"/>
    <w:rsid w:val="00A13E99"/>
    <w:rsid w:val="00A22F6D"/>
    <w:rsid w:val="00A23BC5"/>
    <w:rsid w:val="00A32268"/>
    <w:rsid w:val="00A341F6"/>
    <w:rsid w:val="00A44C57"/>
    <w:rsid w:val="00A550CF"/>
    <w:rsid w:val="00A81E99"/>
    <w:rsid w:val="00A938E9"/>
    <w:rsid w:val="00AB7E6C"/>
    <w:rsid w:val="00AC1C54"/>
    <w:rsid w:val="00AC4E02"/>
    <w:rsid w:val="00AD4432"/>
    <w:rsid w:val="00AD563C"/>
    <w:rsid w:val="00AD67EA"/>
    <w:rsid w:val="00AE1619"/>
    <w:rsid w:val="00AE54A2"/>
    <w:rsid w:val="00B32055"/>
    <w:rsid w:val="00B42B5E"/>
    <w:rsid w:val="00B45D17"/>
    <w:rsid w:val="00B55384"/>
    <w:rsid w:val="00B71624"/>
    <w:rsid w:val="00B74F3C"/>
    <w:rsid w:val="00B85505"/>
    <w:rsid w:val="00B86B75"/>
    <w:rsid w:val="00B93B90"/>
    <w:rsid w:val="00B94245"/>
    <w:rsid w:val="00BA7401"/>
    <w:rsid w:val="00BC3E4B"/>
    <w:rsid w:val="00BC48D5"/>
    <w:rsid w:val="00BD0AE1"/>
    <w:rsid w:val="00BF2ED9"/>
    <w:rsid w:val="00C04588"/>
    <w:rsid w:val="00C12ADB"/>
    <w:rsid w:val="00C21F5A"/>
    <w:rsid w:val="00C262D4"/>
    <w:rsid w:val="00C36279"/>
    <w:rsid w:val="00C4091C"/>
    <w:rsid w:val="00C40EED"/>
    <w:rsid w:val="00C56642"/>
    <w:rsid w:val="00C57F4B"/>
    <w:rsid w:val="00C62DDF"/>
    <w:rsid w:val="00C8798E"/>
    <w:rsid w:val="00C931C3"/>
    <w:rsid w:val="00CA155C"/>
    <w:rsid w:val="00CA5C9F"/>
    <w:rsid w:val="00CB32E6"/>
    <w:rsid w:val="00CD565D"/>
    <w:rsid w:val="00CD7E37"/>
    <w:rsid w:val="00CE2D63"/>
    <w:rsid w:val="00CE7B35"/>
    <w:rsid w:val="00CF6297"/>
    <w:rsid w:val="00D07DA0"/>
    <w:rsid w:val="00D153BC"/>
    <w:rsid w:val="00D52F88"/>
    <w:rsid w:val="00D546E3"/>
    <w:rsid w:val="00D65F96"/>
    <w:rsid w:val="00D729C7"/>
    <w:rsid w:val="00D87343"/>
    <w:rsid w:val="00DA2305"/>
    <w:rsid w:val="00DA42EA"/>
    <w:rsid w:val="00DA6A0F"/>
    <w:rsid w:val="00DC1997"/>
    <w:rsid w:val="00DC3F34"/>
    <w:rsid w:val="00DC490B"/>
    <w:rsid w:val="00DD0697"/>
    <w:rsid w:val="00DE240C"/>
    <w:rsid w:val="00DF004E"/>
    <w:rsid w:val="00DF6815"/>
    <w:rsid w:val="00E012AB"/>
    <w:rsid w:val="00E04413"/>
    <w:rsid w:val="00E23B6B"/>
    <w:rsid w:val="00E2723D"/>
    <w:rsid w:val="00E315A3"/>
    <w:rsid w:val="00E3506A"/>
    <w:rsid w:val="00E5183A"/>
    <w:rsid w:val="00E60B94"/>
    <w:rsid w:val="00E6302C"/>
    <w:rsid w:val="00E63911"/>
    <w:rsid w:val="00E70B58"/>
    <w:rsid w:val="00E72258"/>
    <w:rsid w:val="00E74FEB"/>
    <w:rsid w:val="00E915DF"/>
    <w:rsid w:val="00EA16E2"/>
    <w:rsid w:val="00EC4752"/>
    <w:rsid w:val="00ED1BB0"/>
    <w:rsid w:val="00ED5985"/>
    <w:rsid w:val="00ED73F1"/>
    <w:rsid w:val="00EE1DD5"/>
    <w:rsid w:val="00EE4149"/>
    <w:rsid w:val="00F015FE"/>
    <w:rsid w:val="00F07657"/>
    <w:rsid w:val="00F13F03"/>
    <w:rsid w:val="00F2202A"/>
    <w:rsid w:val="00F255B2"/>
    <w:rsid w:val="00F26535"/>
    <w:rsid w:val="00F31C16"/>
    <w:rsid w:val="00F32EB6"/>
    <w:rsid w:val="00F362CB"/>
    <w:rsid w:val="00F37180"/>
    <w:rsid w:val="00F45016"/>
    <w:rsid w:val="00F512C3"/>
    <w:rsid w:val="00F51A01"/>
    <w:rsid w:val="00F52DD5"/>
    <w:rsid w:val="00F54EB8"/>
    <w:rsid w:val="00F611A0"/>
    <w:rsid w:val="00F665C6"/>
    <w:rsid w:val="00F66D2C"/>
    <w:rsid w:val="00F84401"/>
    <w:rsid w:val="00F90110"/>
    <w:rsid w:val="00FA017F"/>
    <w:rsid w:val="00FD5540"/>
    <w:rsid w:val="00FF263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4DB0743A"/>
  <w15:docId w15:val="{B72FFC30-0A08-4354-BD82-68D3628D4E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heading 5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D1BB0"/>
  </w:style>
  <w:style w:type="paragraph" w:styleId="Heading1">
    <w:name w:val="heading 1"/>
    <w:basedOn w:val="Normal"/>
    <w:next w:val="BodyText"/>
    <w:link w:val="Heading1Char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2">
    <w:name w:val="heading 2"/>
    <w:basedOn w:val="Normal"/>
    <w:next w:val="BodyText"/>
    <w:link w:val="Heading2Char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3">
    <w:name w:val="heading 3"/>
    <w:basedOn w:val="Normal"/>
    <w:next w:val="BodyText"/>
    <w:link w:val="Heading3Char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BodyText"/>
    <w:link w:val="Heading4Char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pPr>
      <w:spacing w:before="180" w:after="180"/>
    </w:p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  <w:ind w:left="480" w:right="480"/>
    </w:pPr>
  </w:style>
  <w:style w:type="paragraph" w:styleId="FootnoteText">
    <w:name w:val="footnote text"/>
    <w:basedOn w:val="Normal"/>
    <w:link w:val="FootnoteTextChar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uiPriority w:val="99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character" w:customStyle="1" w:styleId="Heading2Char">
    <w:name w:val="Heading 2 Char"/>
    <w:basedOn w:val="DefaultParagraphFont"/>
    <w:link w:val="Heading2"/>
    <w:uiPriority w:val="9"/>
    <w:rsid w:val="004F7245"/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character" w:styleId="FollowedHyperlink">
    <w:name w:val="FollowedHyperlink"/>
    <w:basedOn w:val="DefaultParagraphFont"/>
    <w:semiHidden/>
    <w:unhideWhenUsed/>
    <w:rsid w:val="00E3506A"/>
    <w:rPr>
      <w:color w:val="800080" w:themeColor="followedHyperlink"/>
      <w:u w:val="single"/>
    </w:rPr>
  </w:style>
  <w:style w:type="character" w:customStyle="1" w:styleId="BodyTextChar">
    <w:name w:val="Body Text Char"/>
    <w:basedOn w:val="DefaultParagraphFont"/>
    <w:link w:val="BodyText"/>
    <w:rsid w:val="00B45D17"/>
  </w:style>
  <w:style w:type="character" w:customStyle="1" w:styleId="Heading3Char">
    <w:name w:val="Heading 3 Char"/>
    <w:basedOn w:val="DefaultParagraphFont"/>
    <w:link w:val="Heading3"/>
    <w:uiPriority w:val="9"/>
    <w:rsid w:val="00F665C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CommentReference">
    <w:name w:val="annotation reference"/>
    <w:basedOn w:val="DefaultParagraphFont"/>
    <w:semiHidden/>
    <w:unhideWhenUsed/>
    <w:rsid w:val="00E23B6B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E23B6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E23B6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E23B6B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E23B6B"/>
    <w:rPr>
      <w:b/>
      <w:bCs/>
      <w:sz w:val="20"/>
      <w:szCs w:val="20"/>
    </w:rPr>
  </w:style>
  <w:style w:type="table" w:styleId="TableGrid">
    <w:name w:val="Table Grid"/>
    <w:basedOn w:val="TableNormal"/>
    <w:rsid w:val="00385BCB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otnoteTextChar">
    <w:name w:val="Footnote Text Char"/>
    <w:basedOn w:val="DefaultParagraphFont"/>
    <w:link w:val="FootnoteText"/>
    <w:uiPriority w:val="9"/>
    <w:rsid w:val="00DC490B"/>
  </w:style>
  <w:style w:type="character" w:styleId="PlaceholderText">
    <w:name w:val="Placeholder Text"/>
    <w:basedOn w:val="DefaultParagraphFont"/>
    <w:semiHidden/>
    <w:rsid w:val="00DE240C"/>
    <w:rPr>
      <w:color w:val="808080"/>
    </w:rPr>
  </w:style>
  <w:style w:type="paragraph" w:styleId="TableofFigures">
    <w:name w:val="table of figures"/>
    <w:basedOn w:val="Normal"/>
    <w:next w:val="Normal"/>
    <w:uiPriority w:val="99"/>
    <w:unhideWhenUsed/>
    <w:rsid w:val="00C4091C"/>
    <w:pPr>
      <w:spacing w:after="0"/>
    </w:pPr>
  </w:style>
  <w:style w:type="character" w:customStyle="1" w:styleId="Heading1Char">
    <w:name w:val="Heading 1 Char"/>
    <w:basedOn w:val="DefaultParagraphFont"/>
    <w:link w:val="Heading1"/>
    <w:uiPriority w:val="9"/>
    <w:rsid w:val="00C4091C"/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Quote">
    <w:name w:val="Quote"/>
    <w:basedOn w:val="Normal"/>
    <w:next w:val="Normal"/>
    <w:link w:val="QuoteChar"/>
    <w:rsid w:val="005E1117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rsid w:val="005E1117"/>
    <w:rPr>
      <w:i/>
      <w:iCs/>
      <w:color w:val="404040" w:themeColor="text1" w:themeTint="BF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9424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94245"/>
    <w:rPr>
      <w:rFonts w:ascii="Courier New" w:eastAsia="Times New Roman" w:hAnsi="Courier New" w:cs="Courier New"/>
      <w:sz w:val="20"/>
      <w:szCs w:val="20"/>
    </w:rPr>
  </w:style>
  <w:style w:type="character" w:styleId="HTMLCode">
    <w:name w:val="HTML Code"/>
    <w:basedOn w:val="DefaultParagraphFont"/>
    <w:uiPriority w:val="99"/>
    <w:unhideWhenUsed/>
    <w:rsid w:val="00B94245"/>
    <w:rPr>
      <w:rFonts w:ascii="Courier New" w:eastAsia="Times New Roman" w:hAnsi="Courier New" w:cs="Courier New"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333CC9"/>
    <w:rPr>
      <w:color w:val="605E5C"/>
      <w:shd w:val="clear" w:color="auto" w:fill="E1DFDD"/>
    </w:rPr>
  </w:style>
  <w:style w:type="character" w:customStyle="1" w:styleId="Heading4Char">
    <w:name w:val="Heading 4 Char"/>
    <w:basedOn w:val="DefaultParagraphFont"/>
    <w:link w:val="Heading4"/>
    <w:uiPriority w:val="9"/>
    <w:rsid w:val="00CF6297"/>
    <w:rPr>
      <w:rFonts w:asciiTheme="majorHAnsi" w:eastAsiaTheme="majorEastAsia" w:hAnsiTheme="majorHAnsi" w:cstheme="majorBidi"/>
      <w:bCs/>
      <w:i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296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6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29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0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1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88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63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91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18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81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60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6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751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93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561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45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05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88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44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28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55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mermaid.js.org/" TargetMode="External"/><Relationship Id="rId18" Type="http://schemas.openxmlformats.org/officeDocument/2006/relationships/hyperlink" Target="https://www.zotero.org/support/word_processor_plugin_usage" TargetMode="External"/><Relationship Id="rId3" Type="http://schemas.openxmlformats.org/officeDocument/2006/relationships/numbering" Target="numbering.xml"/><Relationship Id="rId21" Type="http://schemas.openxmlformats.org/officeDocument/2006/relationships/image" Target="media/image5.png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hyperlink" Target="https://wiki.contoso.com/john" TargetMode="External"/><Relationship Id="rId25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s://dashboard.contoso.com/john" TargetMode="External"/><Relationship Id="rId20" Type="http://schemas.openxmlformats.org/officeDocument/2006/relationships/hyperlink" Target="https://www.zotero.org/support/word_processor_plugin_installation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hyperlink" Target="https://wiki.contoso.com/alice" TargetMode="External"/><Relationship Id="rId23" Type="http://schemas.openxmlformats.org/officeDocument/2006/relationships/image" Target="media/image6.png"/><Relationship Id="rId10" Type="http://schemas.openxmlformats.org/officeDocument/2006/relationships/image" Target="media/image2.png"/><Relationship Id="rId19" Type="http://schemas.openxmlformats.org/officeDocument/2006/relationships/hyperlink" Target="https://www.zotero.org/support/installation" TargetMode="Externa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hyperlink" Target="https://dashboard.contoso.com/alice" TargetMode="External"/><Relationship Id="rId22" Type="http://schemas.openxmlformats.org/officeDocument/2006/relationships/hyperlink" Target="https://www.zotero.org/support/word_processor_plugin_usa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CHICAGO.XSL" StyleName="Chicago" Version="16">
  <b:Source>
    <b:Tag>Per04</b:Tag>
    <b:SourceType>JournalArticle</b:SourceType>
    <b:Guid>{51E84082-EF83-49A2-B3C6-69EBAE38F64B}</b:Guid>
    <b:Title>Writing a research article: advice to beginners</b:Title>
    <b:JournalName>International Journal for Quality in Health Care</b:JournalName>
    <b:Year>2004</b:Year>
    <b:Pages>191-192</b:Pages>
    <b:Author>
      <b:Author>
        <b:NameList>
          <b:Person>
            <b:Last>Perneger</b:Last>
            <b:Middle>V.</b:Middle>
            <b:First>Thomas</b:First>
          </b:Person>
          <b:Person>
            <b:Last>Hudelson</b:Last>
            <b:Middle>M.</b:Middle>
            <b:First>Patricia</b:First>
          </b:Person>
        </b:NameList>
      </b:Author>
    </b:Author>
    <b:RefOrder>2</b:RefOrder>
  </b:Source>
  <b:Source>
    <b:Tag>Hol07</b:Tag>
    <b:SourceType>Book</b:SourceType>
    <b:Guid>{BD333C70-0BAB-4F4F-962D-0E5B94D87510}</b:Guid>
    <b:Title>Doing and Writing Qualitative Research</b:Title>
    <b:Year>2007</b:Year>
    <b:Publisher>SAGE Publications Ltd</b:Publisher>
    <b:Author>
      <b:Author>
        <b:NameList>
          <b:Person>
            <b:Last>Holliday</b:Last>
            <b:First>Adrian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D9997012-F355-44F0-988C-08F923840F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2223</Words>
  <Characters>12672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awel KAMINSKI</dc:creator>
  <cp:keywords/>
  <cp:lastModifiedBy>Pawel KAMINSKI</cp:lastModifiedBy>
  <cp:revision>289</cp:revision>
  <dcterms:created xsi:type="dcterms:W3CDTF">2023-12-13T09:43:00Z</dcterms:created>
  <dcterms:modified xsi:type="dcterms:W3CDTF">2024-01-22T16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bpi0SZDu"/&gt;&lt;style id="http://www.zotero.org/styles/chicago-author-date" locale="en-US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